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bookmarkStart w:id="0" w:name="_GoBack"/>
      <w:bookmarkEnd w:id="0"/>
      <w:proofErr w:type="gramStart"/>
      <w:r w:rsidRPr="00847E78">
        <w:rPr>
          <w:sz w:val="22"/>
        </w:rPr>
        <w:t>public</w:t>
      </w:r>
      <w:proofErr w:type="gramEnd"/>
      <w:r w:rsidRPr="00847E78">
        <w:rPr>
          <w:sz w:val="22"/>
        </w:rPr>
        <w:t xml:space="preserve"> class </w:t>
      </w:r>
      <w:r w:rsidRPr="00D273EF">
        <w:rPr>
          <w:b/>
          <w:sz w:val="22"/>
        </w:rPr>
        <w:t>SentenceSpout</w:t>
      </w:r>
      <w:r w:rsidRPr="00847E78">
        <w:rPr>
          <w:sz w:val="22"/>
        </w:rPr>
        <w:t xml:space="preserve"> extends BaseRichSpout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</w:t>
      </w:r>
      <w:proofErr w:type="gramStart"/>
      <w:r w:rsidRPr="00847E78">
        <w:rPr>
          <w:sz w:val="22"/>
        </w:rPr>
        <w:t>private</w:t>
      </w:r>
      <w:proofErr w:type="gramEnd"/>
      <w:r w:rsidRPr="00847E78">
        <w:rPr>
          <w:sz w:val="22"/>
        </w:rPr>
        <w:t xml:space="preserve"> </w:t>
      </w:r>
      <w:r w:rsidRPr="008730B6">
        <w:rPr>
          <w:b/>
          <w:sz w:val="22"/>
        </w:rPr>
        <w:t>SpoutOutputCollector</w:t>
      </w:r>
      <w:r w:rsidRPr="00847E78">
        <w:rPr>
          <w:sz w:val="22"/>
        </w:rPr>
        <w:t xml:space="preserve"> collector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private String</w:t>
      </w:r>
      <w:r w:rsidR="00593A02" w:rsidRPr="00847E78">
        <w:rPr>
          <w:sz w:val="22"/>
        </w:rPr>
        <w:fldChar w:fldCharType="begin"/>
      </w:r>
      <w:r w:rsidR="00847E78">
        <w:rPr>
          <w:sz w:val="22"/>
        </w:rPr>
        <w:instrText xml:space="preserve"> ADDIN EN.CITE &lt;EndNote&gt;&lt;Cite&gt;&lt;Author&gt;Collins&lt;/Author&gt;&lt;Year&gt;2009&lt;/Year&gt;&lt;RecNum&gt;14&lt;/RecNum&gt;&lt;DisplayText&gt;[1]&lt;/DisplayText&gt;&lt;record&gt;&lt;rec-number&gt;14&lt;/rec-number&gt;&lt;foreign-keys&gt;&lt;key app="EN" db-id="0z9d9s2pvpdrz8eavwavatt0wdzspswwerdv" timestamp="1478956925"&gt;14&lt;/key&gt;&lt;/foreign-keys&gt;&lt;ref-type name="Conference Proceedings"&gt;10&lt;/ref-type&gt;&lt;contributors&gt;&lt;authors&gt;&lt;author&gt;Collins, Rebecca L&lt;/author&gt;&lt;author&gt;Carloni, Luca P&lt;/author&gt;&lt;/authors&gt;&lt;/contributors&gt;&lt;titles&gt;&lt;title&gt;Flexible filters: load balancing through backpressure for stream programs&lt;/title&gt;&lt;secondary-title&gt;Proceedings of the seventh ACM international conference on Embedded software&lt;/secondary-title&gt;&lt;/titles&gt;&lt;pages&gt;205-214&lt;/pages&gt;&lt;dates&gt;&lt;year&gt;2009&lt;/year&gt;&lt;/dates&gt;&lt;publisher&gt;ACM&lt;/publisher&gt;&lt;isbn&gt;1605586277&lt;/isbn&gt;&lt;urls&gt;&lt;/urls&gt;&lt;/record&gt;&lt;/Cite&gt;&lt;/EndNote&gt;</w:instrText>
      </w:r>
      <w:r w:rsidR="00593A02" w:rsidRPr="00847E78">
        <w:rPr>
          <w:sz w:val="22"/>
        </w:rPr>
        <w:fldChar w:fldCharType="separate"/>
      </w:r>
      <w:r w:rsidR="00847E78">
        <w:rPr>
          <w:noProof/>
          <w:sz w:val="22"/>
        </w:rPr>
        <w:t>[1]</w:t>
      </w:r>
      <w:r w:rsidR="00593A02" w:rsidRPr="00847E78">
        <w:rPr>
          <w:sz w:val="22"/>
        </w:rPr>
        <w:fldChar w:fldCharType="end"/>
      </w:r>
      <w:r w:rsidRPr="00847E78">
        <w:rPr>
          <w:sz w:val="22"/>
        </w:rPr>
        <w:t xml:space="preserve"> sentences =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"</w:t>
      </w:r>
      <w:proofErr w:type="gramStart"/>
      <w:r w:rsidRPr="00847E78">
        <w:rPr>
          <w:sz w:val="22"/>
        </w:rPr>
        <w:t>my</w:t>
      </w:r>
      <w:proofErr w:type="gramEnd"/>
      <w:r w:rsidRPr="00847E78">
        <w:rPr>
          <w:sz w:val="22"/>
        </w:rPr>
        <w:t xml:space="preserve"> dog has fleas",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"</w:t>
      </w:r>
      <w:proofErr w:type="gramStart"/>
      <w:r w:rsidRPr="00847E78">
        <w:rPr>
          <w:sz w:val="22"/>
        </w:rPr>
        <w:t>don't</w:t>
      </w:r>
      <w:proofErr w:type="gramEnd"/>
      <w:r w:rsidRPr="00847E78">
        <w:rPr>
          <w:sz w:val="22"/>
        </w:rPr>
        <w:t xml:space="preserve"> have a cow man",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"</w:t>
      </w:r>
      <w:proofErr w:type="gramStart"/>
      <w:r w:rsidRPr="00847E78">
        <w:rPr>
          <w:sz w:val="22"/>
        </w:rPr>
        <w:t>i</w:t>
      </w:r>
      <w:proofErr w:type="gramEnd"/>
      <w:r w:rsidRPr="00847E78">
        <w:rPr>
          <w:sz w:val="22"/>
        </w:rPr>
        <w:t xml:space="preserve"> don't think i like fleas"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}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</w:t>
      </w:r>
      <w:proofErr w:type="gramStart"/>
      <w:r w:rsidRPr="00847E78">
        <w:rPr>
          <w:sz w:val="22"/>
        </w:rPr>
        <w:t>private</w:t>
      </w:r>
      <w:proofErr w:type="gramEnd"/>
      <w:r w:rsidRPr="00847E78">
        <w:rPr>
          <w:sz w:val="22"/>
        </w:rPr>
        <w:t xml:space="preserve"> int index = 0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</w:t>
      </w:r>
      <w:proofErr w:type="gramStart"/>
      <w:r w:rsidRPr="00847E78">
        <w:rPr>
          <w:sz w:val="22"/>
        </w:rPr>
        <w:t>public</w:t>
      </w:r>
      <w:proofErr w:type="gramEnd"/>
      <w:r w:rsidRPr="00847E78">
        <w:rPr>
          <w:sz w:val="22"/>
        </w:rPr>
        <w:t xml:space="preserve"> void </w:t>
      </w:r>
      <w:r w:rsidRPr="008730B6">
        <w:rPr>
          <w:b/>
          <w:sz w:val="22"/>
        </w:rPr>
        <w:t>declareOutputFields</w:t>
      </w:r>
      <w:r w:rsidRPr="00847E78">
        <w:rPr>
          <w:sz w:val="22"/>
        </w:rPr>
        <w:t>(OutputFieldsDeclarer declarer)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gramStart"/>
      <w:r w:rsidRPr="00847E78">
        <w:rPr>
          <w:sz w:val="22"/>
        </w:rPr>
        <w:t>declarer.declare(</w:t>
      </w:r>
      <w:proofErr w:type="gramEnd"/>
      <w:r w:rsidRPr="00847E78">
        <w:rPr>
          <w:sz w:val="22"/>
        </w:rPr>
        <w:t>new Fields("sentence"))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}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</w:t>
      </w:r>
      <w:proofErr w:type="gramStart"/>
      <w:r w:rsidRPr="00847E78">
        <w:rPr>
          <w:sz w:val="22"/>
        </w:rPr>
        <w:t>public</w:t>
      </w:r>
      <w:proofErr w:type="gramEnd"/>
      <w:r w:rsidRPr="00847E78">
        <w:rPr>
          <w:sz w:val="22"/>
        </w:rPr>
        <w:t xml:space="preserve"> void </w:t>
      </w:r>
      <w:r w:rsidRPr="008730B6">
        <w:rPr>
          <w:b/>
          <w:sz w:val="22"/>
        </w:rPr>
        <w:t>open</w:t>
      </w:r>
      <w:r w:rsidRPr="00847E78">
        <w:rPr>
          <w:sz w:val="22"/>
        </w:rPr>
        <w:t xml:space="preserve">(Map config, TopologyContext context, 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    SpoutOutputCollector collector)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this.collector = collector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}</w:t>
      </w:r>
    </w:p>
    <w:p w:rsidR="00A34081" w:rsidRDefault="00A34081" w:rsidP="00253F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ind w:firstLine="450"/>
        <w:rPr>
          <w:sz w:val="22"/>
        </w:rPr>
      </w:pPr>
      <w:proofErr w:type="gramStart"/>
      <w:r w:rsidRPr="00847E78">
        <w:rPr>
          <w:sz w:val="22"/>
        </w:rPr>
        <w:t>public</w:t>
      </w:r>
      <w:proofErr w:type="gramEnd"/>
      <w:r w:rsidRPr="00847E78">
        <w:rPr>
          <w:sz w:val="22"/>
        </w:rPr>
        <w:t xml:space="preserve"> void </w:t>
      </w:r>
      <w:r w:rsidRPr="008730B6">
        <w:rPr>
          <w:b/>
          <w:sz w:val="22"/>
        </w:rPr>
        <w:t>nextTuple</w:t>
      </w:r>
      <w:r w:rsidRPr="00847E78">
        <w:rPr>
          <w:sz w:val="22"/>
        </w:rPr>
        <w:t>() {</w:t>
      </w:r>
    </w:p>
    <w:p w:rsidR="00253F43" w:rsidRPr="00847E78" w:rsidRDefault="00253F43" w:rsidP="00253F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ind w:firstLine="450"/>
        <w:rPr>
          <w:sz w:val="22"/>
        </w:rPr>
      </w:pPr>
      <w:r>
        <w:rPr>
          <w:rFonts w:hint="eastAsia"/>
          <w:sz w:val="22"/>
        </w:rPr>
        <w:t>//</w:t>
      </w:r>
      <w:r>
        <w:rPr>
          <w:rFonts w:hint="eastAsia"/>
          <w:sz w:val="22"/>
        </w:rPr>
        <w:t>没有可靠性</w:t>
      </w:r>
    </w:p>
    <w:p w:rsidR="00A34081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gramStart"/>
      <w:r w:rsidRPr="00847E78">
        <w:rPr>
          <w:sz w:val="22"/>
        </w:rPr>
        <w:t>this.collector.</w:t>
      </w:r>
      <w:r w:rsidR="00857194" w:rsidRPr="008730B6">
        <w:rPr>
          <w:b/>
          <w:sz w:val="22"/>
        </w:rPr>
        <w:t>emit</w:t>
      </w:r>
      <w:r w:rsidR="00857194" w:rsidRPr="00847E78">
        <w:rPr>
          <w:sz w:val="22"/>
        </w:rPr>
        <w:t>(</w:t>
      </w:r>
      <w:proofErr w:type="gramEnd"/>
      <w:r w:rsidR="00857194" w:rsidRPr="00847E78">
        <w:rPr>
          <w:sz w:val="22"/>
        </w:rPr>
        <w:t>new Values(sentences[index</w:t>
      </w:r>
      <w:r w:rsidRPr="00847E78">
        <w:rPr>
          <w:sz w:val="22"/>
        </w:rPr>
        <w:t>))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gramStart"/>
      <w:r w:rsidRPr="00847E78">
        <w:rPr>
          <w:sz w:val="22"/>
        </w:rPr>
        <w:t>index</w:t>
      </w:r>
      <w:proofErr w:type="gramEnd"/>
      <w:r w:rsidRPr="00847E78">
        <w:rPr>
          <w:sz w:val="22"/>
        </w:rPr>
        <w:t>++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gramStart"/>
      <w:r w:rsidRPr="00847E78">
        <w:rPr>
          <w:sz w:val="22"/>
        </w:rPr>
        <w:t>if</w:t>
      </w:r>
      <w:proofErr w:type="gramEnd"/>
      <w:r w:rsidRPr="00847E78">
        <w:rPr>
          <w:sz w:val="22"/>
        </w:rPr>
        <w:t xml:space="preserve"> (index &gt;= sentences.length)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    </w:t>
      </w:r>
      <w:proofErr w:type="gramStart"/>
      <w:r w:rsidRPr="00847E78">
        <w:rPr>
          <w:sz w:val="22"/>
        </w:rPr>
        <w:t>index</w:t>
      </w:r>
      <w:proofErr w:type="gramEnd"/>
      <w:r w:rsidRPr="00847E78">
        <w:rPr>
          <w:sz w:val="22"/>
        </w:rPr>
        <w:t xml:space="preserve"> = 0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}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gramStart"/>
      <w:r w:rsidRPr="00847E78">
        <w:rPr>
          <w:sz w:val="22"/>
        </w:rPr>
        <w:t>Utils.waitForMillis(</w:t>
      </w:r>
      <w:proofErr w:type="gramEnd"/>
      <w:r w:rsidRPr="00847E78">
        <w:rPr>
          <w:sz w:val="22"/>
        </w:rPr>
        <w:t>1)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}</w:t>
      </w:r>
    </w:p>
    <w:p w:rsidR="00593A02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>}</w:t>
      </w:r>
    </w:p>
    <w:p w:rsidR="004D0E8F" w:rsidRPr="004D0E8F" w:rsidRDefault="004D0E8F" w:rsidP="004D0E8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4D0E8F">
        <w:rPr>
          <w:rFonts w:hint="eastAsia"/>
          <w:sz w:val="22"/>
        </w:rPr>
        <w:t>//</w:t>
      </w:r>
      <w:r w:rsidRPr="004D0E8F">
        <w:rPr>
          <w:rFonts w:hint="eastAsia"/>
          <w:sz w:val="22"/>
        </w:rPr>
        <w:t>可靠性</w:t>
      </w:r>
      <w:r w:rsidR="005940A2">
        <w:rPr>
          <w:rFonts w:hint="eastAsia"/>
          <w:sz w:val="22"/>
        </w:rPr>
        <w:t>使用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</w:t>
      </w:r>
      <w:proofErr w:type="gramStart"/>
      <w:r w:rsidRPr="0015256A">
        <w:rPr>
          <w:sz w:val="22"/>
        </w:rPr>
        <w:t>public</w:t>
      </w:r>
      <w:proofErr w:type="gramEnd"/>
      <w:r w:rsidRPr="0015256A">
        <w:rPr>
          <w:sz w:val="22"/>
        </w:rPr>
        <w:t xml:space="preserve"> void open(Map config, TopologyContext context, 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    SpoutOutputCollector collector) {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this.collector = collector;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15256A">
        <w:rPr>
          <w:sz w:val="22"/>
        </w:rPr>
        <w:t xml:space="preserve">       </w:t>
      </w:r>
      <w:r w:rsidRPr="00DB4ADE">
        <w:rPr>
          <w:b/>
          <w:sz w:val="22"/>
        </w:rPr>
        <w:t xml:space="preserve"> this.pending = new ConcurrentHashMap&lt;UUID, Values</w:t>
      </w:r>
      <w:proofErr w:type="gramStart"/>
      <w:r w:rsidRPr="00DB4ADE">
        <w:rPr>
          <w:b/>
          <w:sz w:val="22"/>
        </w:rPr>
        <w:t>&gt;(</w:t>
      </w:r>
      <w:proofErr w:type="gramEnd"/>
      <w:r w:rsidRPr="00DB4ADE">
        <w:rPr>
          <w:b/>
          <w:sz w:val="22"/>
        </w:rPr>
        <w:t>)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}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</w:t>
      </w:r>
      <w:proofErr w:type="gramStart"/>
      <w:r w:rsidRPr="0015256A">
        <w:rPr>
          <w:sz w:val="22"/>
        </w:rPr>
        <w:t>public</w:t>
      </w:r>
      <w:proofErr w:type="gramEnd"/>
      <w:r w:rsidRPr="0015256A">
        <w:rPr>
          <w:sz w:val="22"/>
        </w:rPr>
        <w:t xml:space="preserve"> void nextTuple() {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15256A">
        <w:rPr>
          <w:sz w:val="22"/>
        </w:rPr>
        <w:t xml:space="preserve">      </w:t>
      </w:r>
      <w:r w:rsidRPr="00DB4ADE">
        <w:rPr>
          <w:b/>
          <w:sz w:val="22"/>
        </w:rPr>
        <w:t xml:space="preserve">  Values values = new </w:t>
      </w:r>
      <w:proofErr w:type="gramStart"/>
      <w:r w:rsidRPr="00DB4ADE">
        <w:rPr>
          <w:b/>
          <w:sz w:val="22"/>
        </w:rPr>
        <w:t>Values(</w:t>
      </w:r>
      <w:proofErr w:type="gramEnd"/>
      <w:r w:rsidRPr="00DB4ADE">
        <w:rPr>
          <w:b/>
          <w:sz w:val="22"/>
        </w:rPr>
        <w:t>sentences[index]);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DB4ADE">
        <w:rPr>
          <w:b/>
          <w:sz w:val="22"/>
        </w:rPr>
        <w:t xml:space="preserve">        UUID msgId = </w:t>
      </w:r>
      <w:proofErr w:type="gramStart"/>
      <w:r w:rsidRPr="00DB4ADE">
        <w:rPr>
          <w:b/>
          <w:sz w:val="22"/>
        </w:rPr>
        <w:t>UUID.randomUUID(</w:t>
      </w:r>
      <w:proofErr w:type="gramEnd"/>
      <w:r w:rsidRPr="00DB4ADE">
        <w:rPr>
          <w:b/>
          <w:sz w:val="22"/>
        </w:rPr>
        <w:t>);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DB4ADE">
        <w:rPr>
          <w:b/>
          <w:sz w:val="22"/>
        </w:rPr>
        <w:t xml:space="preserve">        </w:t>
      </w:r>
      <w:proofErr w:type="gramStart"/>
      <w:r w:rsidRPr="00DB4ADE">
        <w:rPr>
          <w:b/>
          <w:sz w:val="22"/>
        </w:rPr>
        <w:t>this.pending.put(</w:t>
      </w:r>
      <w:proofErr w:type="gramEnd"/>
      <w:r w:rsidRPr="00DB4ADE">
        <w:rPr>
          <w:b/>
          <w:sz w:val="22"/>
        </w:rPr>
        <w:t>msgId, values);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DB4ADE">
        <w:rPr>
          <w:b/>
          <w:sz w:val="22"/>
        </w:rPr>
        <w:t xml:space="preserve">        </w:t>
      </w:r>
      <w:proofErr w:type="gramStart"/>
      <w:r w:rsidRPr="00DB4ADE">
        <w:rPr>
          <w:b/>
          <w:sz w:val="22"/>
        </w:rPr>
        <w:t>this.collector.emit(</w:t>
      </w:r>
      <w:proofErr w:type="gramEnd"/>
      <w:r w:rsidRPr="00DB4ADE">
        <w:rPr>
          <w:b/>
          <w:sz w:val="22"/>
        </w:rPr>
        <w:t>values, msgId)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gramStart"/>
      <w:r w:rsidRPr="0015256A">
        <w:rPr>
          <w:sz w:val="22"/>
        </w:rPr>
        <w:t>index</w:t>
      </w:r>
      <w:proofErr w:type="gramEnd"/>
      <w:r w:rsidRPr="0015256A">
        <w:rPr>
          <w:sz w:val="22"/>
        </w:rPr>
        <w:t>++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gramStart"/>
      <w:r w:rsidRPr="0015256A">
        <w:rPr>
          <w:sz w:val="22"/>
        </w:rPr>
        <w:t>if</w:t>
      </w:r>
      <w:proofErr w:type="gramEnd"/>
      <w:r w:rsidRPr="0015256A">
        <w:rPr>
          <w:sz w:val="22"/>
        </w:rPr>
        <w:t xml:space="preserve"> (index &gt;= sentences.length) {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    </w:t>
      </w:r>
      <w:proofErr w:type="gramStart"/>
      <w:r w:rsidRPr="0015256A">
        <w:rPr>
          <w:sz w:val="22"/>
        </w:rPr>
        <w:t>index</w:t>
      </w:r>
      <w:proofErr w:type="gramEnd"/>
      <w:r w:rsidRPr="0015256A">
        <w:rPr>
          <w:sz w:val="22"/>
        </w:rPr>
        <w:t xml:space="preserve"> = 0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}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gramStart"/>
      <w:r w:rsidRPr="0015256A">
        <w:rPr>
          <w:sz w:val="22"/>
        </w:rPr>
        <w:t>Utils.waitForMillis(</w:t>
      </w:r>
      <w:proofErr w:type="gramEnd"/>
      <w:r w:rsidRPr="0015256A">
        <w:rPr>
          <w:sz w:val="22"/>
        </w:rPr>
        <w:t>1)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}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</w:t>
      </w:r>
      <w:proofErr w:type="gramStart"/>
      <w:r w:rsidRPr="0015256A">
        <w:rPr>
          <w:sz w:val="22"/>
        </w:rPr>
        <w:t>public</w:t>
      </w:r>
      <w:proofErr w:type="gramEnd"/>
      <w:r w:rsidRPr="0015256A">
        <w:rPr>
          <w:sz w:val="22"/>
        </w:rPr>
        <w:t xml:space="preserve"> void ack(Object msgId) {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gramStart"/>
      <w:r w:rsidRPr="0015256A">
        <w:rPr>
          <w:sz w:val="22"/>
        </w:rPr>
        <w:t>this.pending.remove(</w:t>
      </w:r>
      <w:proofErr w:type="gramEnd"/>
      <w:r w:rsidRPr="0015256A">
        <w:rPr>
          <w:sz w:val="22"/>
        </w:rPr>
        <w:t>msgId)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}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</w:t>
      </w:r>
      <w:proofErr w:type="gramStart"/>
      <w:r w:rsidRPr="0015256A">
        <w:rPr>
          <w:sz w:val="22"/>
        </w:rPr>
        <w:t>public</w:t>
      </w:r>
      <w:proofErr w:type="gramEnd"/>
      <w:r w:rsidRPr="0015256A">
        <w:rPr>
          <w:sz w:val="22"/>
        </w:rPr>
        <w:t xml:space="preserve"> void fail(Object msgId) {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gramStart"/>
      <w:r w:rsidRPr="0015256A">
        <w:rPr>
          <w:sz w:val="22"/>
        </w:rPr>
        <w:t>this.collector.emit(</w:t>
      </w:r>
      <w:proofErr w:type="gramEnd"/>
      <w:r w:rsidRPr="0015256A">
        <w:rPr>
          <w:sz w:val="22"/>
        </w:rPr>
        <w:t>this.pending.get(msgId), msgId);</w:t>
      </w:r>
    </w:p>
    <w:p w:rsidR="004D0E8F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}</w:t>
      </w:r>
    </w:p>
    <w:p w:rsidR="004D0E8F" w:rsidRDefault="004D0E8F" w:rsidP="00847E78">
      <w:pPr>
        <w:spacing w:line="20" w:lineRule="atLeast"/>
        <w:rPr>
          <w:sz w:val="22"/>
        </w:rPr>
      </w:pPr>
    </w:p>
    <w:p w:rsidR="002A16A8" w:rsidRDefault="002A16A8" w:rsidP="00847E78">
      <w:pPr>
        <w:spacing w:line="20" w:lineRule="atLeast"/>
        <w:rPr>
          <w:sz w:val="22"/>
        </w:rPr>
      </w:pP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proofErr w:type="gramStart"/>
      <w:r w:rsidRPr="002A0447">
        <w:rPr>
          <w:sz w:val="22"/>
        </w:rPr>
        <w:lastRenderedPageBreak/>
        <w:t>public</w:t>
      </w:r>
      <w:proofErr w:type="gramEnd"/>
      <w:r w:rsidRPr="002A0447">
        <w:rPr>
          <w:sz w:val="22"/>
        </w:rPr>
        <w:t xml:space="preserve"> class </w:t>
      </w:r>
      <w:r w:rsidRPr="00D273EF">
        <w:rPr>
          <w:b/>
          <w:sz w:val="22"/>
        </w:rPr>
        <w:t>SplitSentenceBolt</w:t>
      </w:r>
      <w:r w:rsidRPr="002A0447">
        <w:rPr>
          <w:sz w:val="22"/>
        </w:rPr>
        <w:t xml:space="preserve"> extends BaseRichBolt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</w:t>
      </w:r>
      <w:proofErr w:type="gramStart"/>
      <w:r w:rsidRPr="002A0447">
        <w:rPr>
          <w:sz w:val="22"/>
        </w:rPr>
        <w:t>private</w:t>
      </w:r>
      <w:proofErr w:type="gramEnd"/>
      <w:r w:rsidRPr="002A0447">
        <w:rPr>
          <w:sz w:val="22"/>
        </w:rPr>
        <w:t xml:space="preserve"> </w:t>
      </w:r>
      <w:r w:rsidRPr="003B2D12">
        <w:rPr>
          <w:b/>
          <w:sz w:val="22"/>
        </w:rPr>
        <w:t>OutputCollector</w:t>
      </w:r>
      <w:r w:rsidRPr="002A0447">
        <w:rPr>
          <w:sz w:val="22"/>
        </w:rPr>
        <w:t xml:space="preserve"> collector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</w:t>
      </w:r>
      <w:proofErr w:type="gramStart"/>
      <w:r w:rsidRPr="002A0447">
        <w:rPr>
          <w:sz w:val="22"/>
        </w:rPr>
        <w:t>public</w:t>
      </w:r>
      <w:proofErr w:type="gramEnd"/>
      <w:r w:rsidRPr="002A0447">
        <w:rPr>
          <w:sz w:val="22"/>
        </w:rPr>
        <w:t xml:space="preserve"> void </w:t>
      </w:r>
      <w:r w:rsidRPr="002A0447">
        <w:rPr>
          <w:b/>
          <w:sz w:val="22"/>
        </w:rPr>
        <w:t>prepare</w:t>
      </w:r>
      <w:r w:rsidRPr="002A0447">
        <w:rPr>
          <w:sz w:val="22"/>
        </w:rPr>
        <w:t>(Map config, TopologyContext context, OutputCollector collector) 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this.collector = collector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}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</w:t>
      </w:r>
      <w:proofErr w:type="gramStart"/>
      <w:r w:rsidRPr="002A0447">
        <w:rPr>
          <w:sz w:val="22"/>
        </w:rPr>
        <w:t>public</w:t>
      </w:r>
      <w:proofErr w:type="gramEnd"/>
      <w:r w:rsidRPr="002A0447">
        <w:rPr>
          <w:sz w:val="22"/>
        </w:rPr>
        <w:t xml:space="preserve"> void </w:t>
      </w:r>
      <w:r w:rsidRPr="002A0447">
        <w:rPr>
          <w:b/>
          <w:sz w:val="22"/>
        </w:rPr>
        <w:t>execute</w:t>
      </w:r>
      <w:r w:rsidRPr="002A0447">
        <w:rPr>
          <w:sz w:val="22"/>
        </w:rPr>
        <w:t>(Tuple tuple) 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String sentence = </w:t>
      </w:r>
      <w:proofErr w:type="gramStart"/>
      <w:r w:rsidRPr="002A0447">
        <w:rPr>
          <w:sz w:val="22"/>
        </w:rPr>
        <w:t>tuple.getStringByField(</w:t>
      </w:r>
      <w:proofErr w:type="gramEnd"/>
      <w:r w:rsidRPr="002A0447">
        <w:rPr>
          <w:sz w:val="22"/>
        </w:rPr>
        <w:t>"sentence")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</w:t>
      </w:r>
      <w:proofErr w:type="gramStart"/>
      <w:r w:rsidRPr="002A0447">
        <w:rPr>
          <w:sz w:val="22"/>
        </w:rPr>
        <w:t>String[</w:t>
      </w:r>
      <w:proofErr w:type="gramEnd"/>
      <w:r w:rsidRPr="002A0447">
        <w:rPr>
          <w:sz w:val="22"/>
        </w:rPr>
        <w:t>] words = sentence.split(" ")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</w:t>
      </w:r>
      <w:proofErr w:type="gramStart"/>
      <w:r w:rsidRPr="002A0447">
        <w:rPr>
          <w:sz w:val="22"/>
        </w:rPr>
        <w:t>for(</w:t>
      </w:r>
      <w:proofErr w:type="gramEnd"/>
      <w:r w:rsidRPr="002A0447">
        <w:rPr>
          <w:sz w:val="22"/>
        </w:rPr>
        <w:t>String word : words)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    </w:t>
      </w:r>
      <w:proofErr w:type="gramStart"/>
      <w:r w:rsidRPr="002A0447">
        <w:rPr>
          <w:sz w:val="22"/>
        </w:rPr>
        <w:t>this.collector.</w:t>
      </w:r>
      <w:r w:rsidRPr="00983C86">
        <w:rPr>
          <w:b/>
          <w:sz w:val="22"/>
        </w:rPr>
        <w:t>emit</w:t>
      </w:r>
      <w:r w:rsidRPr="002A0447">
        <w:rPr>
          <w:sz w:val="22"/>
        </w:rPr>
        <w:t>(</w:t>
      </w:r>
      <w:proofErr w:type="gramEnd"/>
      <w:r w:rsidRPr="002A0447">
        <w:rPr>
          <w:sz w:val="22"/>
        </w:rPr>
        <w:t>new Values(word))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}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}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</w:t>
      </w:r>
      <w:proofErr w:type="gramStart"/>
      <w:r w:rsidRPr="002A0447">
        <w:rPr>
          <w:sz w:val="22"/>
        </w:rPr>
        <w:t>public</w:t>
      </w:r>
      <w:proofErr w:type="gramEnd"/>
      <w:r w:rsidRPr="002A0447">
        <w:rPr>
          <w:sz w:val="22"/>
        </w:rPr>
        <w:t xml:space="preserve"> void </w:t>
      </w:r>
      <w:r w:rsidRPr="002A0447">
        <w:rPr>
          <w:b/>
          <w:sz w:val="22"/>
        </w:rPr>
        <w:t>declareOutputFields</w:t>
      </w:r>
      <w:r w:rsidRPr="002A0447">
        <w:rPr>
          <w:sz w:val="22"/>
        </w:rPr>
        <w:t>(OutputFieldsDeclarer declarer) 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</w:t>
      </w:r>
      <w:proofErr w:type="gramStart"/>
      <w:r w:rsidRPr="002A0447">
        <w:rPr>
          <w:sz w:val="22"/>
        </w:rPr>
        <w:t>declarer.declare(</w:t>
      </w:r>
      <w:proofErr w:type="gramEnd"/>
      <w:r w:rsidRPr="002A0447">
        <w:rPr>
          <w:sz w:val="22"/>
        </w:rPr>
        <w:t>new Fields("word"))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}</w:t>
      </w:r>
    </w:p>
    <w:p w:rsid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>}</w:t>
      </w:r>
    </w:p>
    <w:p w:rsidR="00B1630E" w:rsidRDefault="00B1630E" w:rsidP="00B1630E"/>
    <w:p w:rsidR="00B1630E" w:rsidRDefault="002A16A8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rPr>
          <w:rFonts w:hint="eastAsia"/>
        </w:rPr>
        <w:t>可靠性方法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</w:t>
      </w:r>
      <w:proofErr w:type="gramStart"/>
      <w:r>
        <w:t>public</w:t>
      </w:r>
      <w:proofErr w:type="gramEnd"/>
      <w:r>
        <w:t xml:space="preserve"> void execute(Tuple tuple) {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String sentence = </w:t>
      </w:r>
      <w:proofErr w:type="gramStart"/>
      <w:r>
        <w:t>tuple.getStringByField(</w:t>
      </w:r>
      <w:proofErr w:type="gramEnd"/>
      <w:r>
        <w:t>"sentence");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String[</w:t>
      </w:r>
      <w:proofErr w:type="gramEnd"/>
      <w:r>
        <w:t>] words = sentence.split(" ");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for(</w:t>
      </w:r>
      <w:proofErr w:type="gramEnd"/>
      <w:r>
        <w:t>String word : words){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</w:t>
      </w:r>
      <w:proofErr w:type="gramStart"/>
      <w:r>
        <w:t>this.collector.emit(</w:t>
      </w:r>
      <w:proofErr w:type="gramEnd"/>
      <w:r w:rsidRPr="00FE5721">
        <w:rPr>
          <w:b/>
        </w:rPr>
        <w:t>tuple</w:t>
      </w:r>
      <w:r>
        <w:t>, new Values(word));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}</w:t>
      </w:r>
    </w:p>
    <w:p w:rsidR="00081F12" w:rsidRPr="00BB2644" w:rsidRDefault="00081F12" w:rsidP="00BB26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b/>
        </w:rPr>
      </w:pPr>
      <w:r>
        <w:t xml:space="preserve">       </w:t>
      </w:r>
      <w:r w:rsidRPr="00BB2644">
        <w:rPr>
          <w:b/>
        </w:rPr>
        <w:t xml:space="preserve"> </w:t>
      </w:r>
      <w:proofErr w:type="gramStart"/>
      <w:r w:rsidRPr="00BB2644">
        <w:rPr>
          <w:b/>
        </w:rPr>
        <w:t>this.collector.ack(</w:t>
      </w:r>
      <w:proofErr w:type="gramEnd"/>
      <w:r w:rsidRPr="00BB2644">
        <w:rPr>
          <w:b/>
        </w:rPr>
        <w:t>tuple);</w:t>
      </w:r>
    </w:p>
    <w:p w:rsidR="000E7E7D" w:rsidRDefault="00081F12" w:rsidP="00BB26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0E7E7D" w:rsidRDefault="000E7E7D" w:rsidP="00B1630E"/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>
        <w:t>public</w:t>
      </w:r>
      <w:proofErr w:type="gramEnd"/>
      <w:r>
        <w:t xml:space="preserve"> class </w:t>
      </w:r>
      <w:r w:rsidRPr="00123279">
        <w:rPr>
          <w:b/>
        </w:rPr>
        <w:t>WordCountBolt</w:t>
      </w:r>
      <w:r>
        <w:t xml:space="preserve"> extends </w:t>
      </w:r>
      <w:r w:rsidRPr="004404D4">
        <w:rPr>
          <w:b/>
        </w:rPr>
        <w:t>BaseRichBolt</w:t>
      </w:r>
      <w:r>
        <w:t>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</w:t>
      </w:r>
      <w:r w:rsidRPr="002E6C0C">
        <w:rPr>
          <w:b/>
        </w:rPr>
        <w:t>OutputCollector</w:t>
      </w:r>
      <w:r>
        <w:t xml:space="preserve"> collector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</w:t>
      </w:r>
      <w:r w:rsidRPr="002E6C0C">
        <w:rPr>
          <w:b/>
        </w:rPr>
        <w:t>HashMap</w:t>
      </w:r>
      <w:r>
        <w:t>&lt;String, Long&gt; counts = null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2E6C0C">
        <w:rPr>
          <w:b/>
        </w:rPr>
        <w:t>prepare</w:t>
      </w:r>
      <w:r>
        <w:t xml:space="preserve">(Map config, TopologyContext context, 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OutputCollector collector) 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this.collector = collector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this.counts = new HashMap&lt;String, Long</w:t>
      </w:r>
      <w:proofErr w:type="gramStart"/>
      <w:r>
        <w:t>&gt;(</w:t>
      </w:r>
      <w:proofErr w:type="gramEnd"/>
      <w:r>
        <w:t>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2E6C0C">
        <w:rPr>
          <w:b/>
        </w:rPr>
        <w:t>execute</w:t>
      </w:r>
      <w:r>
        <w:t>(Tuple tuple) 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String word = </w:t>
      </w:r>
      <w:proofErr w:type="gramStart"/>
      <w:r>
        <w:t>tuple.getStringByField(</w:t>
      </w:r>
      <w:proofErr w:type="gramEnd"/>
      <w:r>
        <w:t>"word"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Long count = </w:t>
      </w:r>
      <w:proofErr w:type="gramStart"/>
      <w:r>
        <w:t>this.counts.get(</w:t>
      </w:r>
      <w:proofErr w:type="gramEnd"/>
      <w:r>
        <w:t>word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if(</w:t>
      </w:r>
      <w:proofErr w:type="gramEnd"/>
      <w:r>
        <w:t>count == null)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</w:t>
      </w:r>
      <w:proofErr w:type="gramStart"/>
      <w:r>
        <w:t>count</w:t>
      </w:r>
      <w:proofErr w:type="gramEnd"/>
      <w:r>
        <w:t xml:space="preserve"> = 0L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}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count</w:t>
      </w:r>
      <w:proofErr w:type="gramEnd"/>
      <w:r>
        <w:t>++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this.counts.put(</w:t>
      </w:r>
      <w:proofErr w:type="gramEnd"/>
      <w:r>
        <w:t>word, count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this.collector.</w:t>
      </w:r>
      <w:r w:rsidRPr="00042D46">
        <w:rPr>
          <w:b/>
        </w:rPr>
        <w:t>emit</w:t>
      </w:r>
      <w:r>
        <w:t>(</w:t>
      </w:r>
      <w:proofErr w:type="gramEnd"/>
      <w:r>
        <w:t>new Values(word, count)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2E6C0C">
        <w:rPr>
          <w:b/>
        </w:rPr>
        <w:t>declareOutputFields</w:t>
      </w:r>
      <w:r>
        <w:t>(OutputFieldsDeclarer declarer) 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declarer.declare(</w:t>
      </w:r>
      <w:proofErr w:type="gramEnd"/>
      <w:r>
        <w:t>new Fields("word", "count")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>
        <w:lastRenderedPageBreak/>
        <w:t>public</w:t>
      </w:r>
      <w:proofErr w:type="gramEnd"/>
      <w:r>
        <w:t xml:space="preserve"> class </w:t>
      </w:r>
      <w:r w:rsidRPr="001D4EC4">
        <w:rPr>
          <w:b/>
        </w:rPr>
        <w:t>ReportBolt</w:t>
      </w:r>
      <w:r>
        <w:t xml:space="preserve"> extends BaseRichBolt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</w:t>
      </w:r>
      <w:r w:rsidRPr="001D4EC4">
        <w:rPr>
          <w:b/>
        </w:rPr>
        <w:t>HashMap</w:t>
      </w:r>
      <w:r>
        <w:t>&lt;String, Long&gt; counts = null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1D4EC4">
        <w:rPr>
          <w:b/>
        </w:rPr>
        <w:t>prepare</w:t>
      </w:r>
      <w:r>
        <w:t>(Map config, TopologyContext context, OutputCollector collector)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this.counts = new HashMap&lt;String, Long</w:t>
      </w:r>
      <w:proofErr w:type="gramStart"/>
      <w:r>
        <w:t>&gt;(</w:t>
      </w:r>
      <w:proofErr w:type="gramEnd"/>
      <w:r>
        <w:t>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1D4EC4">
        <w:rPr>
          <w:b/>
        </w:rPr>
        <w:t>execute</w:t>
      </w:r>
      <w:r>
        <w:t>(Tuple tuple)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String word = </w:t>
      </w:r>
      <w:proofErr w:type="gramStart"/>
      <w:r>
        <w:t>tuple.getStringByField(</w:t>
      </w:r>
      <w:proofErr w:type="gramEnd"/>
      <w:r>
        <w:t>"word"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Long count = </w:t>
      </w:r>
      <w:proofErr w:type="gramStart"/>
      <w:r>
        <w:t>tuple.getLongByField(</w:t>
      </w:r>
      <w:proofErr w:type="gramEnd"/>
      <w:r>
        <w:t>"count"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this.counts.put(</w:t>
      </w:r>
      <w:proofErr w:type="gramEnd"/>
      <w:r>
        <w:t>word, count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1D4EC4">
        <w:rPr>
          <w:b/>
        </w:rPr>
        <w:t>declareOutputFields</w:t>
      </w:r>
      <w:r>
        <w:t>(OutputFieldsDeclarer declarer) {        // this bolt does not emit anything    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@Override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1E3640">
        <w:rPr>
          <w:b/>
        </w:rPr>
        <w:t>cleanup</w:t>
      </w:r>
      <w:r>
        <w:t>()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System.out.println(</w:t>
      </w:r>
      <w:proofErr w:type="gramEnd"/>
      <w:r>
        <w:t>"--- FINAL COUNTS ---"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List&lt;String&gt; keys = new ArrayList&lt;String</w:t>
      </w:r>
      <w:proofErr w:type="gramStart"/>
      <w:r>
        <w:t>&gt;(</w:t>
      </w:r>
      <w:proofErr w:type="gramEnd"/>
      <w:r>
        <w:t>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keys.addAll(</w:t>
      </w:r>
      <w:proofErr w:type="gramEnd"/>
      <w:r>
        <w:t>this.counts.keySet()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Collections.sort(</w:t>
      </w:r>
      <w:proofErr w:type="gramEnd"/>
      <w:r>
        <w:t>keys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for</w:t>
      </w:r>
      <w:proofErr w:type="gramEnd"/>
      <w:r>
        <w:t xml:space="preserve"> (String key : keys)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</w:t>
      </w:r>
      <w:proofErr w:type="gramStart"/>
      <w:r>
        <w:t>System.out.println(</w:t>
      </w:r>
      <w:proofErr w:type="gramEnd"/>
      <w:r>
        <w:t>key + " : " + this.counts.get(key));        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System.out.println(</w:t>
      </w:r>
      <w:proofErr w:type="gramEnd"/>
      <w:r>
        <w:t>"--------------"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B1630E" w:rsidRDefault="001D4EC4" w:rsidP="000E7E7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>}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>
        <w:t>public</w:t>
      </w:r>
      <w:proofErr w:type="gramEnd"/>
      <w:r>
        <w:t xml:space="preserve"> class </w:t>
      </w:r>
      <w:r w:rsidRPr="00E56A2D">
        <w:rPr>
          <w:b/>
        </w:rPr>
        <w:t>WordCountTopology</w:t>
      </w:r>
      <w:r>
        <w:t xml:space="preserve"> {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SENTENCE_SPOUT_ID = "sentence-spout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SPLIT_BOLT_ID = "split-bolt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COUNT_BOLT_ID = "count-bolt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REPORT_BOLT_ID = "report-bolt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TOPOLOGY_NAME = "word-count-topology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static void main(String[] args) throws Exception {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SentenceSpout spout = new </w:t>
      </w:r>
      <w:proofErr w:type="gramStart"/>
      <w:r>
        <w:t>SentenceSpout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SplitSentenceBolt splitBolt = new </w:t>
      </w:r>
      <w:proofErr w:type="gramStart"/>
      <w:r>
        <w:t>SplitSentenceBolt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WordCountBolt countBolt = new </w:t>
      </w:r>
      <w:proofErr w:type="gramStart"/>
      <w:r>
        <w:t>WordCountBolt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ReportBolt reportBolt = new </w:t>
      </w:r>
      <w:proofErr w:type="gramStart"/>
      <w:r>
        <w:t>ReportBolt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r w:rsidRPr="007A35D6">
        <w:rPr>
          <w:b/>
        </w:rPr>
        <w:t>TopologyBuilder</w:t>
      </w:r>
      <w:r>
        <w:t xml:space="preserve"> builder = new </w:t>
      </w:r>
      <w:proofErr w:type="gramStart"/>
      <w:r>
        <w:t>TopologyBuilder(</w:t>
      </w:r>
      <w:proofErr w:type="gramEnd"/>
      <w:r>
        <w:t>);</w:t>
      </w:r>
    </w:p>
    <w:p w:rsidR="008B0C2B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builder.</w:t>
      </w:r>
      <w:r w:rsidRPr="007A35D6">
        <w:rPr>
          <w:b/>
        </w:rPr>
        <w:t>setSpout</w:t>
      </w:r>
      <w:r>
        <w:t>(</w:t>
      </w:r>
      <w:proofErr w:type="gramEnd"/>
      <w:r>
        <w:t>SENTENCE_SPOUT_ID, spout)</w:t>
      </w:r>
    </w:p>
    <w:p w:rsidR="00066E90" w:rsidRPr="0082300A" w:rsidRDefault="008B0C2B" w:rsidP="008B0C2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ind w:firstLineChars="400" w:firstLine="964"/>
        <w:rPr>
          <w:b/>
        </w:rPr>
      </w:pPr>
      <w:r w:rsidRPr="0082300A">
        <w:rPr>
          <w:b/>
        </w:rPr>
        <w:t>.</w:t>
      </w:r>
      <w:proofErr w:type="gramStart"/>
      <w:r w:rsidRPr="0082300A">
        <w:rPr>
          <w:b/>
        </w:rPr>
        <w:t>setNumTasks(</w:t>
      </w:r>
      <w:proofErr w:type="gramEnd"/>
      <w:r w:rsidRPr="0082300A">
        <w:rPr>
          <w:b/>
        </w:rPr>
        <w:t>4)</w:t>
      </w:r>
      <w:r w:rsidR="00066E90" w:rsidRPr="0082300A">
        <w:rPr>
          <w:b/>
        </w:rPr>
        <w:t>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// SentenceSpout --&gt; SplitSentenceBolt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builder.</w:t>
      </w:r>
      <w:r w:rsidRPr="0082300A">
        <w:rPr>
          <w:b/>
        </w:rPr>
        <w:t>setBolt</w:t>
      </w:r>
      <w:r>
        <w:t>(</w:t>
      </w:r>
      <w:proofErr w:type="gramEnd"/>
      <w:r>
        <w:t>SPLIT_BOLT_ID, splitBolt)</w:t>
      </w:r>
    </w:p>
    <w:p w:rsidR="008B0C2B" w:rsidRPr="008B0C2B" w:rsidRDefault="008B0C2B" w:rsidP="008B0C2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ind w:firstLineChars="800" w:firstLine="1928"/>
        <w:rPr>
          <w:b/>
        </w:rPr>
      </w:pPr>
      <w:r w:rsidRPr="008B0C2B">
        <w:rPr>
          <w:b/>
        </w:rPr>
        <w:t>.</w:t>
      </w:r>
      <w:proofErr w:type="gramStart"/>
      <w:r w:rsidRPr="008B0C2B">
        <w:rPr>
          <w:b/>
        </w:rPr>
        <w:t>setNumTasks(</w:t>
      </w:r>
      <w:proofErr w:type="gramEnd"/>
      <w:r w:rsidRPr="008B0C2B">
        <w:rPr>
          <w:b/>
        </w:rPr>
        <w:t>4)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    .</w:t>
      </w:r>
      <w:proofErr w:type="gramStart"/>
      <w:r w:rsidRPr="007A35D6">
        <w:rPr>
          <w:b/>
        </w:rPr>
        <w:t>shuffleGrouping</w:t>
      </w:r>
      <w:r>
        <w:t>(</w:t>
      </w:r>
      <w:proofErr w:type="gramEnd"/>
      <w:r>
        <w:t>SENTENCE_SPOUT_ID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// SplitSentenceBolt --&gt; WordCountBolt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builder.setBolt(</w:t>
      </w:r>
      <w:proofErr w:type="gramEnd"/>
      <w:r>
        <w:t>COUNT_BOLT_ID, countBolt)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    .</w:t>
      </w:r>
      <w:proofErr w:type="gramStart"/>
      <w:r w:rsidRPr="007A35D6">
        <w:rPr>
          <w:b/>
        </w:rPr>
        <w:t>fieldsGrouping</w:t>
      </w:r>
      <w:r>
        <w:t>(</w:t>
      </w:r>
      <w:proofErr w:type="gramEnd"/>
      <w:r>
        <w:t>SPLIT_BOLT_ID, new Fields("word")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lastRenderedPageBreak/>
        <w:t xml:space="preserve">        // WordCountBolt --&gt; ReportBolt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builder.setBolt(</w:t>
      </w:r>
      <w:proofErr w:type="gramEnd"/>
      <w:r>
        <w:t>REPORT_BOLT_ID, reportBolt)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    .</w:t>
      </w:r>
      <w:proofErr w:type="gramStart"/>
      <w:r w:rsidRPr="007A35D6">
        <w:rPr>
          <w:b/>
        </w:rPr>
        <w:t>globalGrouping</w:t>
      </w:r>
      <w:r>
        <w:t>(</w:t>
      </w:r>
      <w:proofErr w:type="gramEnd"/>
      <w:r>
        <w:t>COUNT_BOLT_ID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Config </w:t>
      </w:r>
      <w:r w:rsidRPr="00603019">
        <w:rPr>
          <w:b/>
        </w:rPr>
        <w:t>config</w:t>
      </w:r>
      <w:r>
        <w:t xml:space="preserve"> = new </w:t>
      </w:r>
      <w:proofErr w:type="gramStart"/>
      <w:r>
        <w:t>Config(</w:t>
      </w:r>
      <w:proofErr w:type="gramEnd"/>
      <w:r>
        <w:t>);</w:t>
      </w:r>
    </w:p>
    <w:p w:rsidR="000D4FE0" w:rsidRDefault="000D4FE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 w:rsidRPr="000D4FE0">
        <w:t>config.setNumWorkers(</w:t>
      </w:r>
      <w:proofErr w:type="gramEnd"/>
      <w:r w:rsidRPr="000D4FE0">
        <w:t>2);</w:t>
      </w:r>
    </w:p>
    <w:p w:rsidR="000D4FE0" w:rsidRDefault="000D4FE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 w:rsidRPr="000D4FE0">
        <w:t>config.put(</w:t>
      </w:r>
      <w:proofErr w:type="gramEnd"/>
      <w:r w:rsidRPr="000D4FE0">
        <w:t>Config.TOPOLOGY_DEBUG, false);</w:t>
      </w:r>
    </w:p>
    <w:p w:rsidR="00C36B56" w:rsidRPr="00D13B0A" w:rsidRDefault="0032695D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b/>
        </w:rPr>
      </w:pPr>
      <w:r w:rsidRPr="00D13B0A">
        <w:rPr>
          <w:rFonts w:hint="eastAsia"/>
          <w:b/>
        </w:rPr>
        <w:t>//</w:t>
      </w:r>
      <w:r w:rsidRPr="00D13B0A">
        <w:rPr>
          <w:rFonts w:hint="eastAsia"/>
          <w:b/>
        </w:rPr>
        <w:t>本地模式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r w:rsidRPr="00F313E3">
        <w:rPr>
          <w:b/>
        </w:rPr>
        <w:t>LocalCluster</w:t>
      </w:r>
      <w:r>
        <w:t xml:space="preserve"> cluster = new </w:t>
      </w:r>
      <w:proofErr w:type="gramStart"/>
      <w:r>
        <w:t>LocalCluster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cluster.</w:t>
      </w:r>
      <w:r w:rsidRPr="00506C5A">
        <w:rPr>
          <w:b/>
        </w:rPr>
        <w:t>submitTopology</w:t>
      </w:r>
      <w:r>
        <w:t>(</w:t>
      </w:r>
      <w:proofErr w:type="gramEnd"/>
      <w:r>
        <w:t>TOPOLOGY_NAME, config, builder.createTopology()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waitForSeconds(</w:t>
      </w:r>
      <w:proofErr w:type="gramEnd"/>
      <w:r>
        <w:t>10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cluster.killTopology(</w:t>
      </w:r>
      <w:proofErr w:type="gramEnd"/>
      <w:r>
        <w:t>TOPOLOGY_NAME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cluster.shutdown(</w:t>
      </w:r>
      <w:proofErr w:type="gramEnd"/>
      <w:r>
        <w:t>);</w:t>
      </w:r>
    </w:p>
    <w:p w:rsidR="00D13B0A" w:rsidRPr="000D4FE0" w:rsidRDefault="00D13B0A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b/>
        </w:rPr>
      </w:pPr>
      <w:r w:rsidRPr="000D4FE0">
        <w:rPr>
          <w:rFonts w:hint="eastAsia"/>
          <w:b/>
        </w:rPr>
        <w:t>//</w:t>
      </w:r>
      <w:r w:rsidRPr="000D4FE0">
        <w:rPr>
          <w:rFonts w:hint="eastAsia"/>
          <w:b/>
        </w:rPr>
        <w:t>提交方式</w:t>
      </w:r>
    </w:p>
    <w:p w:rsidR="00D13B0A" w:rsidRPr="00D13B0A" w:rsidRDefault="00D13B0A" w:rsidP="00D13B0A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 w:rsidRPr="00D13B0A">
        <w:t>StormSubmitter.submitTopology(</w:t>
      </w:r>
      <w:proofErr w:type="gramEnd"/>
      <w:r w:rsidRPr="00D13B0A">
        <w:t>TOPOLOGY_NAME, config, builder.createTopology());</w:t>
      </w:r>
    </w:p>
    <w:p w:rsidR="00D13B0A" w:rsidRPr="00D13B0A" w:rsidRDefault="00D13B0A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B1630E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>}</w:t>
      </w:r>
    </w:p>
    <w:p w:rsidR="00B1630E" w:rsidRDefault="00B1630E" w:rsidP="00B1630E"/>
    <w:p w:rsidR="002C0D50" w:rsidRDefault="002C0D50" w:rsidP="00B1630E"/>
    <w:p w:rsidR="002C0D50" w:rsidRDefault="002C0D50" w:rsidP="00B1630E"/>
    <w:p w:rsidR="000A1B15" w:rsidRDefault="000A1B15" w:rsidP="00B1630E"/>
    <w:p w:rsidR="000A1B15" w:rsidRDefault="000A1B15" w:rsidP="00B1630E"/>
    <w:p w:rsidR="000A1B15" w:rsidRDefault="000A1B15" w:rsidP="00B1630E"/>
    <w:p w:rsidR="006817B2" w:rsidRDefault="006817B2" w:rsidP="006817B2">
      <w:pPr>
        <w:pStyle w:val="af0"/>
        <w:numPr>
          <w:ilvl w:val="0"/>
          <w:numId w:val="3"/>
        </w:numPr>
        <w:ind w:firstLineChars="0"/>
      </w:pPr>
      <w:r>
        <w:rPr>
          <w:rFonts w:hint="eastAsia"/>
        </w:rPr>
        <w:t>Spout</w:t>
      </w:r>
    </w:p>
    <w:p w:rsidR="00B1630E" w:rsidRDefault="005913C3" w:rsidP="00B1630E">
      <w:r w:rsidRPr="005913C3">
        <w:t>BaseRichSpout</w:t>
      </w:r>
      <w:r w:rsidR="00E219DE">
        <w:t xml:space="preserve"> </w:t>
      </w:r>
      <w:r w:rsidR="00E219DE">
        <w:rPr>
          <w:rFonts w:hint="eastAsia"/>
        </w:rPr>
        <w:t>是</w:t>
      </w:r>
      <w:r w:rsidR="00CD576E">
        <w:rPr>
          <w:rFonts w:hint="eastAsia"/>
        </w:rPr>
        <w:t>Ispout</w:t>
      </w:r>
      <w:r w:rsidR="00CD576E">
        <w:rPr>
          <w:rFonts w:hint="eastAsia"/>
        </w:rPr>
        <w:t>和</w:t>
      </w:r>
      <w:r w:rsidR="00CD576E">
        <w:rPr>
          <w:rFonts w:hint="eastAsia"/>
        </w:rPr>
        <w:t>IComp</w:t>
      </w:r>
      <w:r w:rsidR="00CD576E">
        <w:t>onent</w:t>
      </w:r>
      <w:r w:rsidR="00A5183D">
        <w:t xml:space="preserve"> </w:t>
      </w:r>
      <w:r w:rsidR="00A5183D">
        <w:rPr>
          <w:rFonts w:hint="eastAsia"/>
        </w:rPr>
        <w:t>简单实现</w:t>
      </w:r>
    </w:p>
    <w:p w:rsidR="006817B2" w:rsidRDefault="006817B2" w:rsidP="00B1630E">
      <w:r>
        <w:rPr>
          <w:rFonts w:hint="eastAsia"/>
        </w:rPr>
        <w:t>open()</w:t>
      </w:r>
      <w:r>
        <w:rPr>
          <w:rFonts w:hint="eastAsia"/>
        </w:rPr>
        <w:t>在</w:t>
      </w:r>
      <w:r w:rsidRPr="006817B2">
        <w:t>Ispout</w:t>
      </w:r>
      <w:r>
        <w:rPr>
          <w:rFonts w:hint="eastAsia"/>
        </w:rPr>
        <w:t>定义</w:t>
      </w:r>
      <w:r>
        <w:rPr>
          <w:rFonts w:hint="eastAsia"/>
        </w:rPr>
        <w:t>,Spout</w:t>
      </w:r>
      <w:r>
        <w:rPr>
          <w:rFonts w:hint="eastAsia"/>
        </w:rPr>
        <w:t>初始化调用</w:t>
      </w:r>
      <w:r>
        <w:rPr>
          <w:rFonts w:hint="eastAsia"/>
        </w:rPr>
        <w:t>.</w:t>
      </w:r>
    </w:p>
    <w:p w:rsidR="006817B2" w:rsidRDefault="006817B2" w:rsidP="006817B2">
      <w:pPr>
        <w:pStyle w:val="af0"/>
        <w:numPr>
          <w:ilvl w:val="0"/>
          <w:numId w:val="3"/>
        </w:numPr>
        <w:ind w:firstLineChars="0"/>
      </w:pPr>
      <w:r>
        <w:rPr>
          <w:rFonts w:hint="eastAsia"/>
        </w:rPr>
        <w:t>Bolt</w:t>
      </w:r>
    </w:p>
    <w:p w:rsidR="00B1630E" w:rsidRDefault="004404D4" w:rsidP="00B1630E">
      <w:r w:rsidRPr="004404D4">
        <w:t>BaseRichBolt</w:t>
      </w:r>
      <w:r>
        <w:t xml:space="preserve"> </w:t>
      </w:r>
      <w:r>
        <w:rPr>
          <w:rFonts w:hint="eastAsia"/>
        </w:rPr>
        <w:t>是</w:t>
      </w:r>
      <w:r w:rsidR="00C41C8E" w:rsidRPr="00C41C8E">
        <w:t>IBolt</w:t>
      </w:r>
      <w:r w:rsidR="00C41C8E">
        <w:rPr>
          <w:rFonts w:hint="eastAsia"/>
        </w:rPr>
        <w:t>和</w:t>
      </w:r>
      <w:r w:rsidR="00C41C8E" w:rsidRPr="00C41C8E">
        <w:t>IComponent</w:t>
      </w:r>
      <w:r w:rsidR="00A5183D">
        <w:t xml:space="preserve"> </w:t>
      </w:r>
      <w:r w:rsidR="00A5183D" w:rsidRPr="00A5183D">
        <w:rPr>
          <w:rFonts w:hint="eastAsia"/>
        </w:rPr>
        <w:t>简单实现</w:t>
      </w:r>
    </w:p>
    <w:p w:rsidR="00B1630E" w:rsidRPr="00C41C8E" w:rsidRDefault="006817B2" w:rsidP="00B1630E">
      <w:r>
        <w:rPr>
          <w:rFonts w:hint="eastAsia"/>
        </w:rPr>
        <w:t>prepare()</w:t>
      </w:r>
      <w:r>
        <w:rPr>
          <w:rFonts w:hint="eastAsia"/>
        </w:rPr>
        <w:t>在</w:t>
      </w:r>
      <w:r w:rsidRPr="006817B2">
        <w:t>IBolt</w:t>
      </w:r>
      <w:r>
        <w:rPr>
          <w:rFonts w:hint="eastAsia"/>
        </w:rPr>
        <w:t>定义</w:t>
      </w:r>
      <w:r>
        <w:rPr>
          <w:rFonts w:hint="eastAsia"/>
        </w:rPr>
        <w:t>,bolt</w:t>
      </w:r>
      <w:r>
        <w:rPr>
          <w:rFonts w:hint="eastAsia"/>
        </w:rPr>
        <w:t>初始化调用</w:t>
      </w:r>
      <w:r>
        <w:rPr>
          <w:rFonts w:hint="eastAsia"/>
        </w:rPr>
        <w:t>.</w:t>
      </w:r>
    </w:p>
    <w:p w:rsidR="00B1630E" w:rsidRDefault="00AC68C2" w:rsidP="00B1630E">
      <w:r w:rsidRPr="00AC68C2">
        <w:t>IBolt</w:t>
      </w:r>
      <w:r>
        <w:rPr>
          <w:rFonts w:hint="eastAsia"/>
        </w:rPr>
        <w:t>.</w:t>
      </w:r>
      <w:r w:rsidRPr="00AC68C2">
        <w:t>cleanup</w:t>
      </w:r>
      <w:r>
        <w:rPr>
          <w:rFonts w:hint="eastAsia"/>
        </w:rPr>
        <w:t>()</w:t>
      </w:r>
      <w:r w:rsidR="001F6054">
        <w:t xml:space="preserve"> </w:t>
      </w:r>
      <w:r>
        <w:rPr>
          <w:rFonts w:hint="eastAsia"/>
        </w:rPr>
        <w:t>不保证会执行</w:t>
      </w:r>
    </w:p>
    <w:p w:rsidR="00B1630E" w:rsidRDefault="00BB4B13" w:rsidP="00F56236">
      <w:pPr>
        <w:pStyle w:val="af0"/>
        <w:numPr>
          <w:ilvl w:val="0"/>
          <w:numId w:val="3"/>
        </w:numPr>
        <w:ind w:firstLineChars="0"/>
      </w:pPr>
      <w:r>
        <w:rPr>
          <w:rFonts w:hint="eastAsia"/>
        </w:rPr>
        <w:t>流分组</w:t>
      </w:r>
      <w:r>
        <w:rPr>
          <w:rFonts w:hint="eastAsia"/>
        </w:rPr>
        <w:t>:</w:t>
      </w:r>
    </w:p>
    <w:p w:rsidR="00BB4B13" w:rsidRDefault="00E84B32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shu</w:t>
      </w:r>
      <w:r>
        <w:t>ffle</w:t>
      </w:r>
      <w:r>
        <w:rPr>
          <w:rFonts w:hint="eastAsia"/>
        </w:rPr>
        <w:t xml:space="preserve"> group</w:t>
      </w:r>
      <w:r w:rsidR="00BB4B13">
        <w:rPr>
          <w:rFonts w:hint="eastAsia"/>
        </w:rPr>
        <w:t>随机分组</w:t>
      </w:r>
      <w:r w:rsidR="00936D5A">
        <w:rPr>
          <w:rFonts w:hint="eastAsia"/>
        </w:rPr>
        <w:t xml:space="preserve">: </w:t>
      </w:r>
      <w:r w:rsidR="00936D5A">
        <w:rPr>
          <w:rFonts w:hint="eastAsia"/>
        </w:rPr>
        <w:t>随机分</w:t>
      </w:r>
    </w:p>
    <w:p w:rsidR="00BB4B13" w:rsidRDefault="00E84B32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field</w:t>
      </w:r>
      <w:r>
        <w:t>s</w:t>
      </w:r>
      <w:r>
        <w:rPr>
          <w:rFonts w:hint="eastAsia"/>
        </w:rPr>
        <w:t xml:space="preserve"> group</w:t>
      </w:r>
      <w:r w:rsidR="00BB4B13">
        <w:rPr>
          <w:rFonts w:hint="eastAsia"/>
        </w:rPr>
        <w:t>按字段分组</w:t>
      </w:r>
      <w:r w:rsidR="00A56734">
        <w:rPr>
          <w:rFonts w:hint="eastAsia"/>
        </w:rPr>
        <w:t>:</w:t>
      </w:r>
      <w:r w:rsidR="00A56734">
        <w:t xml:space="preserve"> </w:t>
      </w:r>
      <w:r w:rsidR="00A56734">
        <w:rPr>
          <w:rFonts w:hint="eastAsia"/>
        </w:rPr>
        <w:t>按字段分组</w:t>
      </w:r>
    </w:p>
    <w:p w:rsidR="00BB4B13" w:rsidRDefault="00F66603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all grouping</w:t>
      </w:r>
      <w:r w:rsidR="00BB4B13">
        <w:rPr>
          <w:rFonts w:hint="eastAsia"/>
        </w:rPr>
        <w:t>全复制分组</w:t>
      </w:r>
      <w:r w:rsidR="00A56734">
        <w:rPr>
          <w:rFonts w:hint="eastAsia"/>
        </w:rPr>
        <w:t>:</w:t>
      </w:r>
      <w:r w:rsidR="00A56734">
        <w:t xml:space="preserve"> </w:t>
      </w:r>
      <w:r w:rsidR="00E7517D">
        <w:rPr>
          <w:rFonts w:hint="eastAsia"/>
        </w:rPr>
        <w:t>发给所有的</w:t>
      </w:r>
      <w:r w:rsidR="00E7517D">
        <w:rPr>
          <w:rFonts w:hint="eastAsia"/>
        </w:rPr>
        <w:t>task</w:t>
      </w:r>
    </w:p>
    <w:p w:rsidR="00BB4B13" w:rsidRDefault="00D60CE0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globle</w:t>
      </w:r>
      <w:r>
        <w:t xml:space="preserve"> grouping</w:t>
      </w:r>
      <w:r>
        <w:rPr>
          <w:rFonts w:hint="eastAsia"/>
        </w:rPr>
        <w:t xml:space="preserve"> </w:t>
      </w:r>
      <w:r w:rsidR="00BB4B13">
        <w:rPr>
          <w:rFonts w:hint="eastAsia"/>
        </w:rPr>
        <w:t>全局分组</w:t>
      </w:r>
      <w:r w:rsidR="00E7517D">
        <w:rPr>
          <w:rFonts w:hint="eastAsia"/>
        </w:rPr>
        <w:t>:</w:t>
      </w:r>
      <w:r w:rsidR="00E7517D">
        <w:t xml:space="preserve"> </w:t>
      </w:r>
      <w:r w:rsidR="008A1B14">
        <w:rPr>
          <w:rFonts w:hint="eastAsia"/>
        </w:rPr>
        <w:t>唯一的</w:t>
      </w:r>
      <w:r w:rsidR="008A1B14">
        <w:rPr>
          <w:rFonts w:hint="eastAsia"/>
        </w:rPr>
        <w:t>task(</w:t>
      </w:r>
      <w:r w:rsidR="008A1B14">
        <w:rPr>
          <w:rFonts w:hint="eastAsia"/>
        </w:rPr>
        <w:t>最小</w:t>
      </w:r>
      <w:r w:rsidR="008A1B14">
        <w:rPr>
          <w:rFonts w:hint="eastAsia"/>
        </w:rPr>
        <w:t>task</w:t>
      </w:r>
      <w:r w:rsidR="008A1B14">
        <w:t xml:space="preserve"> </w:t>
      </w:r>
      <w:r w:rsidR="008A1B14">
        <w:rPr>
          <w:rFonts w:hint="eastAsia"/>
        </w:rPr>
        <w:t>ID)</w:t>
      </w:r>
    </w:p>
    <w:p w:rsidR="00BB4B13" w:rsidRDefault="00D60CE0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 xml:space="preserve">none </w:t>
      </w:r>
      <w:r w:rsidRPr="00D60CE0">
        <w:t>grouping</w:t>
      </w:r>
      <w:r w:rsidR="00BB4B13" w:rsidRPr="00D60CE0">
        <w:t>不</w:t>
      </w:r>
      <w:r w:rsidR="00BB4B13">
        <w:rPr>
          <w:rFonts w:hint="eastAsia"/>
        </w:rPr>
        <w:t>分组</w:t>
      </w:r>
      <w:r w:rsidR="008A1B14">
        <w:rPr>
          <w:rFonts w:hint="eastAsia"/>
        </w:rPr>
        <w:t>,</w:t>
      </w:r>
      <w:r w:rsidR="008A1B14">
        <w:rPr>
          <w:rFonts w:hint="eastAsia"/>
        </w:rPr>
        <w:t>随机</w:t>
      </w:r>
      <w:r w:rsidR="008A1B14">
        <w:rPr>
          <w:rFonts w:hint="eastAsia"/>
        </w:rPr>
        <w:t>,</w:t>
      </w:r>
      <w:r w:rsidR="008A1B14">
        <w:rPr>
          <w:rFonts w:hint="eastAsia"/>
        </w:rPr>
        <w:t>为将来预留</w:t>
      </w:r>
      <w:r w:rsidR="008A1B14">
        <w:rPr>
          <w:rFonts w:hint="eastAsia"/>
        </w:rPr>
        <w:t>.</w:t>
      </w:r>
    </w:p>
    <w:p w:rsidR="00BB4B13" w:rsidRDefault="00D60CE0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direct grouping</w:t>
      </w:r>
      <w:r w:rsidR="00BB4B13">
        <w:rPr>
          <w:rFonts w:hint="eastAsia"/>
        </w:rPr>
        <w:t>指向分组</w:t>
      </w:r>
      <w:r w:rsidR="008A1B14">
        <w:rPr>
          <w:rFonts w:hint="eastAsia"/>
        </w:rPr>
        <w:t>:</w:t>
      </w:r>
      <w:r w:rsidR="00F170E1">
        <w:t xml:space="preserve"> </w:t>
      </w:r>
      <w:r w:rsidR="00F170E1">
        <w:rPr>
          <w:rFonts w:hint="eastAsia"/>
        </w:rPr>
        <w:t>指向型数据流上使用</w:t>
      </w:r>
      <w:r w:rsidR="00F170E1">
        <w:rPr>
          <w:rFonts w:hint="eastAsia"/>
        </w:rPr>
        <w:t>,</w:t>
      </w:r>
      <w:r w:rsidR="00F170E1">
        <w:rPr>
          <w:rFonts w:hint="eastAsia"/>
        </w:rPr>
        <w:t>执行组件</w:t>
      </w:r>
      <w:r w:rsidR="00F170E1">
        <w:rPr>
          <w:rFonts w:hint="eastAsia"/>
        </w:rPr>
        <w:t>.</w:t>
      </w:r>
    </w:p>
    <w:p w:rsidR="00BB4B13" w:rsidRDefault="00D60CE0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 xml:space="preserve">local or shffle </w:t>
      </w:r>
      <w:r w:rsidRPr="00D60CE0">
        <w:t>grouping</w:t>
      </w:r>
      <w:r w:rsidR="00BB4B13" w:rsidRPr="00D60CE0">
        <w:t>本</w:t>
      </w:r>
      <w:r w:rsidR="00BB4B13">
        <w:rPr>
          <w:rFonts w:hint="eastAsia"/>
        </w:rPr>
        <w:t>地或随机分组</w:t>
      </w:r>
      <w:r w:rsidR="00346504">
        <w:rPr>
          <w:rFonts w:hint="eastAsia"/>
        </w:rPr>
        <w:t>:</w:t>
      </w:r>
      <w:r w:rsidR="00346504">
        <w:t xml:space="preserve"> </w:t>
      </w:r>
      <w:r w:rsidR="00346504">
        <w:rPr>
          <w:rFonts w:hint="eastAsia"/>
        </w:rPr>
        <w:t>随机类似</w:t>
      </w:r>
      <w:r w:rsidR="00346504">
        <w:rPr>
          <w:rFonts w:hint="eastAsia"/>
        </w:rPr>
        <w:t>.</w:t>
      </w:r>
      <w:r w:rsidR="00761A13">
        <w:rPr>
          <w:rFonts w:hint="eastAsia"/>
        </w:rPr>
        <w:t>发送给同一个</w:t>
      </w:r>
      <w:r w:rsidR="00761A13">
        <w:rPr>
          <w:rFonts w:hint="eastAsia"/>
        </w:rPr>
        <w:t>worker</w:t>
      </w:r>
      <w:r w:rsidR="00761A13">
        <w:rPr>
          <w:rFonts w:hint="eastAsia"/>
        </w:rPr>
        <w:t>内的</w:t>
      </w:r>
      <w:r w:rsidR="00761A13">
        <w:rPr>
          <w:rFonts w:hint="eastAsia"/>
        </w:rPr>
        <w:t>bolt</w:t>
      </w:r>
      <w:r w:rsidR="00761A13">
        <w:t xml:space="preserve"> </w:t>
      </w:r>
      <w:r w:rsidR="00761A13">
        <w:rPr>
          <w:rFonts w:hint="eastAsia"/>
        </w:rPr>
        <w:t>task.</w:t>
      </w:r>
    </w:p>
    <w:p w:rsidR="009A0D0C" w:rsidRDefault="009A0D0C" w:rsidP="00A63003">
      <w:pPr>
        <w:pStyle w:val="af0"/>
        <w:numPr>
          <w:ilvl w:val="0"/>
          <w:numId w:val="5"/>
        </w:numPr>
        <w:ind w:firstLineChars="0"/>
      </w:pPr>
      <w:r>
        <w:rPr>
          <w:rFonts w:hint="eastAsia"/>
        </w:rPr>
        <w:t>锚定和</w:t>
      </w:r>
      <w:r>
        <w:rPr>
          <w:rFonts w:hint="eastAsia"/>
        </w:rPr>
        <w:t>Acker</w:t>
      </w:r>
    </w:p>
    <w:p w:rsidR="00FE3619" w:rsidRDefault="000F58FC" w:rsidP="00B1630E">
      <w:r>
        <w:rPr>
          <w:rFonts w:hint="eastAsia"/>
        </w:rPr>
        <w:t>锚定</w:t>
      </w:r>
      <w:r>
        <w:rPr>
          <w:rFonts w:hint="eastAsia"/>
        </w:rPr>
        <w:t>tuple</w:t>
      </w:r>
      <w:r w:rsidR="00D840FE">
        <w:rPr>
          <w:rFonts w:hint="eastAsia"/>
        </w:rPr>
        <w:t>:</w:t>
      </w:r>
      <w:r w:rsidR="00D840FE">
        <w:t xml:space="preserve"> </w:t>
      </w:r>
      <w:r w:rsidR="004E6512">
        <w:rPr>
          <w:rFonts w:hint="eastAsia"/>
        </w:rPr>
        <w:t>建立</w:t>
      </w:r>
      <w:r w:rsidR="00A51E7F">
        <w:rPr>
          <w:rFonts w:hint="eastAsia"/>
        </w:rPr>
        <w:t>输入</w:t>
      </w:r>
      <w:r w:rsidR="00A51E7F">
        <w:rPr>
          <w:rFonts w:hint="eastAsia"/>
        </w:rPr>
        <w:t>tuple</w:t>
      </w:r>
      <w:r w:rsidR="00A51E7F">
        <w:rPr>
          <w:rFonts w:hint="eastAsia"/>
        </w:rPr>
        <w:t>和衍生出的</w:t>
      </w:r>
      <w:r w:rsidR="00A51E7F">
        <w:rPr>
          <w:rFonts w:hint="eastAsia"/>
        </w:rPr>
        <w:t>tuple</w:t>
      </w:r>
      <w:r w:rsidR="00A51E7F">
        <w:rPr>
          <w:rFonts w:hint="eastAsia"/>
        </w:rPr>
        <w:t>间的对应关系</w:t>
      </w:r>
      <w:r w:rsidR="00A51E7F">
        <w:rPr>
          <w:rFonts w:hint="eastAsia"/>
        </w:rPr>
        <w:t>.</w:t>
      </w:r>
      <w:r w:rsidR="00FE3619">
        <w:rPr>
          <w:rFonts w:hint="eastAsia"/>
        </w:rPr>
        <w:t>下游的</w:t>
      </w:r>
      <w:r w:rsidR="00FE3619">
        <w:rPr>
          <w:rFonts w:hint="eastAsia"/>
        </w:rPr>
        <w:t>tuple</w:t>
      </w:r>
      <w:r w:rsidR="00FE3619">
        <w:rPr>
          <w:rFonts w:hint="eastAsia"/>
        </w:rPr>
        <w:t>可以进行应答确认</w:t>
      </w:r>
      <w:r w:rsidR="00FE3619">
        <w:rPr>
          <w:rFonts w:hint="eastAsia"/>
        </w:rPr>
        <w:t>,</w:t>
      </w:r>
      <w:r w:rsidR="00FE3619">
        <w:rPr>
          <w:rFonts w:hint="eastAsia"/>
        </w:rPr>
        <w:t>超时或报错</w:t>
      </w:r>
      <w:r w:rsidR="00FE3619">
        <w:rPr>
          <w:rFonts w:hint="eastAsia"/>
        </w:rPr>
        <w:t>.</w:t>
      </w:r>
    </w:p>
    <w:p w:rsidR="002B5676" w:rsidRDefault="00A63003" w:rsidP="00A63003">
      <w:pPr>
        <w:pStyle w:val="af0"/>
        <w:numPr>
          <w:ilvl w:val="0"/>
          <w:numId w:val="5"/>
        </w:numPr>
        <w:ind w:firstLineChars="0"/>
      </w:pPr>
      <w:r>
        <w:rPr>
          <w:rFonts w:hint="eastAsia"/>
        </w:rPr>
        <w:t>acker</w:t>
      </w:r>
    </w:p>
    <w:p w:rsidR="002B5676" w:rsidRDefault="009C1244" w:rsidP="00B1630E">
      <w:r>
        <w:rPr>
          <w:rFonts w:hint="eastAsia"/>
        </w:rPr>
        <w:t>Storm</w:t>
      </w:r>
      <w:r>
        <w:rPr>
          <w:rFonts w:hint="eastAsia"/>
        </w:rPr>
        <w:t>有一个</w:t>
      </w:r>
      <w:r>
        <w:rPr>
          <w:rFonts w:hint="eastAsia"/>
        </w:rPr>
        <w:t>acker</w:t>
      </w:r>
      <w:r>
        <w:rPr>
          <w:rFonts w:hint="eastAsia"/>
        </w:rPr>
        <w:t>的特殊任务跟踪</w:t>
      </w:r>
      <w:r>
        <w:rPr>
          <w:rFonts w:hint="eastAsia"/>
        </w:rPr>
        <w:t>DAG</w:t>
      </w:r>
      <w:proofErr w:type="gramStart"/>
      <w:r>
        <w:rPr>
          <w:rFonts w:hint="eastAsia"/>
        </w:rPr>
        <w:t>图消息</w:t>
      </w:r>
      <w:proofErr w:type="gramEnd"/>
      <w:r>
        <w:rPr>
          <w:rFonts w:hint="eastAsia"/>
        </w:rPr>
        <w:t>.</w:t>
      </w:r>
      <w:r w:rsidR="00F3169B">
        <w:rPr>
          <w:rFonts w:hint="eastAsia"/>
        </w:rPr>
        <w:t>当一个消息被创建时</w:t>
      </w:r>
      <w:r w:rsidR="00401E26">
        <w:rPr>
          <w:rFonts w:hint="eastAsia"/>
        </w:rPr>
        <w:t>(Spout</w:t>
      </w:r>
      <w:r w:rsidR="00401E26">
        <w:rPr>
          <w:rFonts w:hint="eastAsia"/>
        </w:rPr>
        <w:t>或</w:t>
      </w:r>
      <w:r w:rsidR="00401E26">
        <w:rPr>
          <w:rFonts w:hint="eastAsia"/>
        </w:rPr>
        <w:t>bolt</w:t>
      </w:r>
      <w:r w:rsidR="00401E26">
        <w:rPr>
          <w:rFonts w:hint="eastAsia"/>
        </w:rPr>
        <w:t>中</w:t>
      </w:r>
      <w:r w:rsidR="00401E26">
        <w:rPr>
          <w:rFonts w:hint="eastAsia"/>
        </w:rPr>
        <w:t>)</w:t>
      </w:r>
      <w:r w:rsidR="00401E26">
        <w:rPr>
          <w:rFonts w:hint="eastAsia"/>
        </w:rPr>
        <w:t>分配</w:t>
      </w:r>
      <w:r w:rsidR="00401E26">
        <w:rPr>
          <w:rFonts w:hint="eastAsia"/>
        </w:rPr>
        <w:t>64</w:t>
      </w:r>
      <w:r w:rsidR="00401E26">
        <w:rPr>
          <w:rFonts w:hint="eastAsia"/>
        </w:rPr>
        <w:t>位</w:t>
      </w:r>
      <w:r w:rsidR="00401E26">
        <w:rPr>
          <w:rFonts w:hint="eastAsia"/>
        </w:rPr>
        <w:t>id.</w:t>
      </w:r>
    </w:p>
    <w:p w:rsidR="00C677A3" w:rsidRPr="00C677A3" w:rsidRDefault="00C677A3" w:rsidP="00B1630E">
      <w:r>
        <w:rPr>
          <w:rFonts w:hint="eastAsia"/>
        </w:rPr>
        <w:t>每个消息都知道跟消息的</w:t>
      </w:r>
      <w:r>
        <w:rPr>
          <w:rFonts w:hint="eastAsia"/>
        </w:rPr>
        <w:t>ID,</w:t>
      </w:r>
      <w:r>
        <w:rPr>
          <w:rFonts w:hint="eastAsia"/>
        </w:rPr>
        <w:t>生成一个消息时</w:t>
      </w:r>
      <w:r>
        <w:rPr>
          <w:rFonts w:hint="eastAsia"/>
        </w:rPr>
        <w:t>,</w:t>
      </w:r>
      <w:proofErr w:type="gramStart"/>
      <w:r>
        <w:rPr>
          <w:rFonts w:hint="eastAsia"/>
        </w:rPr>
        <w:t>根消息</w:t>
      </w:r>
      <w:proofErr w:type="gramEnd"/>
      <w:r>
        <w:rPr>
          <w:rFonts w:hint="eastAsia"/>
        </w:rPr>
        <w:t>的</w:t>
      </w:r>
      <w:r>
        <w:rPr>
          <w:rFonts w:hint="eastAsia"/>
        </w:rPr>
        <w:t>ID</w:t>
      </w:r>
      <w:r>
        <w:rPr>
          <w:rFonts w:hint="eastAsia"/>
        </w:rPr>
        <w:t>复制到消息中</w:t>
      </w:r>
      <w:r>
        <w:rPr>
          <w:rFonts w:hint="eastAsia"/>
        </w:rPr>
        <w:t>.</w:t>
      </w:r>
    </w:p>
    <w:sectPr w:rsidR="00C677A3" w:rsidRPr="00C677A3" w:rsidSect="00272A93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6838" w:h="11906" w:orient="landscape"/>
      <w:pgMar w:top="1800" w:right="1440" w:bottom="1800" w:left="1440" w:header="851" w:footer="992" w:gutter="0"/>
      <w:cols w:num="2"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34CDE" w:rsidRDefault="00A34CDE" w:rsidP="00B763A4">
      <w:r>
        <w:separator/>
      </w:r>
    </w:p>
  </w:endnote>
  <w:endnote w:type="continuationSeparator" w:id="0">
    <w:p w:rsidR="00A34CDE" w:rsidRDefault="00A34CDE" w:rsidP="00B763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B5" w:rsidRDefault="00EE30B5">
    <w:pPr>
      <w:pStyle w:val="ab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23281462"/>
      <w:docPartObj>
        <w:docPartGallery w:val="Page Numbers (Bottom of Page)"/>
        <w:docPartUnique/>
      </w:docPartObj>
    </w:sdtPr>
    <w:sdtEndPr/>
    <w:sdtContent>
      <w:p w:rsidR="00B763A4" w:rsidRDefault="00B763A4">
        <w:pPr>
          <w:pStyle w:val="a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C318B" w:rsidRPr="000C318B">
          <w:rPr>
            <w:noProof/>
            <w:lang w:val="zh-CN"/>
          </w:rPr>
          <w:t>4</w:t>
        </w:r>
        <w:r>
          <w:fldChar w:fldCharType="end"/>
        </w:r>
      </w:p>
    </w:sdtContent>
  </w:sdt>
  <w:p w:rsidR="00B763A4" w:rsidRDefault="00B763A4">
    <w:pPr>
      <w:pStyle w:val="ab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B5" w:rsidRDefault="00EE30B5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34CDE" w:rsidRDefault="00A34CDE" w:rsidP="00B763A4">
      <w:r>
        <w:separator/>
      </w:r>
    </w:p>
  </w:footnote>
  <w:footnote w:type="continuationSeparator" w:id="0">
    <w:p w:rsidR="00A34CDE" w:rsidRDefault="00A34CDE" w:rsidP="00B763A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B5" w:rsidRDefault="00EE30B5">
    <w:pPr>
      <w:pStyle w:val="a9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63691" w:rsidRDefault="00E63691">
    <w:pPr>
      <w:pStyle w:val="a9"/>
    </w:pPr>
  </w:p>
  <w:p w:rsidR="00E63691" w:rsidRDefault="00E63691">
    <w:pPr>
      <w:pStyle w:val="a9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B5" w:rsidRDefault="00EE30B5">
    <w:pPr>
      <w:pStyle w:val="a9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13C4F40"/>
    <w:multiLevelType w:val="multilevel"/>
    <w:tmpl w:val="113C4F40"/>
    <w:lvl w:ilvl="0">
      <w:start w:val="1"/>
      <w:numFmt w:val="decimal"/>
      <w:pStyle w:val="4"/>
      <w:lvlText w:val="%1."/>
      <w:lvlJc w:val="left"/>
      <w:pPr>
        <w:tabs>
          <w:tab w:val="left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720"/>
      </w:pPr>
    </w:lvl>
  </w:abstractNum>
  <w:abstractNum w:abstractNumId="1" w15:restartNumberingAfterBreak="0">
    <w:nsid w:val="1B55432B"/>
    <w:multiLevelType w:val="hybridMultilevel"/>
    <w:tmpl w:val="ADFC1194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6AD4374"/>
    <w:multiLevelType w:val="hybridMultilevel"/>
    <w:tmpl w:val="FE6647D8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73514B2B"/>
    <w:multiLevelType w:val="hybridMultilevel"/>
    <w:tmpl w:val="D0FAACE2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7F082983"/>
    <w:multiLevelType w:val="multilevel"/>
    <w:tmpl w:val="94D8C576"/>
    <w:lvl w:ilvl="0">
      <w:start w:val="1"/>
      <w:numFmt w:val="decimal"/>
      <w:pStyle w:val="1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pStyle w:val="3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jz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9d9s2pvpdrz8eavwavatt0wdzspswwerdv&quot;&gt;流处理EndNote库&lt;record-ids&gt;&lt;item&gt;14&lt;/item&gt;&lt;/record-ids&gt;&lt;/item&gt;&lt;/Libraries&gt;"/>
  </w:docVars>
  <w:rsids>
    <w:rsidRoot w:val="00EF0C8B"/>
    <w:rsid w:val="00002D2D"/>
    <w:rsid w:val="000036C9"/>
    <w:rsid w:val="00014CC1"/>
    <w:rsid w:val="00014DBA"/>
    <w:rsid w:val="00015149"/>
    <w:rsid w:val="00032C9B"/>
    <w:rsid w:val="00036383"/>
    <w:rsid w:val="00037425"/>
    <w:rsid w:val="00040E51"/>
    <w:rsid w:val="00042D46"/>
    <w:rsid w:val="00047946"/>
    <w:rsid w:val="00060805"/>
    <w:rsid w:val="000641DE"/>
    <w:rsid w:val="00066E90"/>
    <w:rsid w:val="00077171"/>
    <w:rsid w:val="00081F12"/>
    <w:rsid w:val="0008785A"/>
    <w:rsid w:val="00095860"/>
    <w:rsid w:val="000A1B15"/>
    <w:rsid w:val="000A2891"/>
    <w:rsid w:val="000A7744"/>
    <w:rsid w:val="000B43B7"/>
    <w:rsid w:val="000C318B"/>
    <w:rsid w:val="000D1AE7"/>
    <w:rsid w:val="000D2189"/>
    <w:rsid w:val="000D3791"/>
    <w:rsid w:val="000D4FE0"/>
    <w:rsid w:val="000D5460"/>
    <w:rsid w:val="000E2519"/>
    <w:rsid w:val="000E6E6C"/>
    <w:rsid w:val="000E7E7D"/>
    <w:rsid w:val="000F5862"/>
    <w:rsid w:val="000F58FC"/>
    <w:rsid w:val="000F6A33"/>
    <w:rsid w:val="001008E2"/>
    <w:rsid w:val="00123279"/>
    <w:rsid w:val="00127763"/>
    <w:rsid w:val="001316ED"/>
    <w:rsid w:val="001415BE"/>
    <w:rsid w:val="001505DC"/>
    <w:rsid w:val="00151217"/>
    <w:rsid w:val="00151B89"/>
    <w:rsid w:val="0015256A"/>
    <w:rsid w:val="00154469"/>
    <w:rsid w:val="00166F91"/>
    <w:rsid w:val="00173EAF"/>
    <w:rsid w:val="001856DE"/>
    <w:rsid w:val="00185AB8"/>
    <w:rsid w:val="00192380"/>
    <w:rsid w:val="00194D10"/>
    <w:rsid w:val="00195F6E"/>
    <w:rsid w:val="001B43AF"/>
    <w:rsid w:val="001B556B"/>
    <w:rsid w:val="001C02DD"/>
    <w:rsid w:val="001D4EC4"/>
    <w:rsid w:val="001E0634"/>
    <w:rsid w:val="001E0964"/>
    <w:rsid w:val="001E3640"/>
    <w:rsid w:val="001E388F"/>
    <w:rsid w:val="001E3BCE"/>
    <w:rsid w:val="001F105F"/>
    <w:rsid w:val="001F6054"/>
    <w:rsid w:val="001F707E"/>
    <w:rsid w:val="00207289"/>
    <w:rsid w:val="00221088"/>
    <w:rsid w:val="002216C0"/>
    <w:rsid w:val="00224321"/>
    <w:rsid w:val="002321E2"/>
    <w:rsid w:val="00243314"/>
    <w:rsid w:val="00253F43"/>
    <w:rsid w:val="00260A9D"/>
    <w:rsid w:val="0027113C"/>
    <w:rsid w:val="00272A93"/>
    <w:rsid w:val="00287872"/>
    <w:rsid w:val="002A0447"/>
    <w:rsid w:val="002A16A8"/>
    <w:rsid w:val="002A3213"/>
    <w:rsid w:val="002B5676"/>
    <w:rsid w:val="002C0D50"/>
    <w:rsid w:val="002C2AF0"/>
    <w:rsid w:val="002C4073"/>
    <w:rsid w:val="002D239D"/>
    <w:rsid w:val="002D6AE4"/>
    <w:rsid w:val="002E6C0C"/>
    <w:rsid w:val="002E7744"/>
    <w:rsid w:val="002E7EF3"/>
    <w:rsid w:val="00304A49"/>
    <w:rsid w:val="00312519"/>
    <w:rsid w:val="00313D10"/>
    <w:rsid w:val="00315366"/>
    <w:rsid w:val="00326132"/>
    <w:rsid w:val="0032695D"/>
    <w:rsid w:val="0033398C"/>
    <w:rsid w:val="00334860"/>
    <w:rsid w:val="0033546F"/>
    <w:rsid w:val="00340D2A"/>
    <w:rsid w:val="00346504"/>
    <w:rsid w:val="00361F13"/>
    <w:rsid w:val="00373088"/>
    <w:rsid w:val="00375C95"/>
    <w:rsid w:val="00386E93"/>
    <w:rsid w:val="00392D56"/>
    <w:rsid w:val="003975BA"/>
    <w:rsid w:val="003A2200"/>
    <w:rsid w:val="003A3CDB"/>
    <w:rsid w:val="003A6391"/>
    <w:rsid w:val="003B2D12"/>
    <w:rsid w:val="003D643E"/>
    <w:rsid w:val="003E7FD6"/>
    <w:rsid w:val="003F1440"/>
    <w:rsid w:val="00401E26"/>
    <w:rsid w:val="0041000F"/>
    <w:rsid w:val="004214B5"/>
    <w:rsid w:val="00421621"/>
    <w:rsid w:val="0042472E"/>
    <w:rsid w:val="00427CE9"/>
    <w:rsid w:val="0043204D"/>
    <w:rsid w:val="00434034"/>
    <w:rsid w:val="00436623"/>
    <w:rsid w:val="004404D4"/>
    <w:rsid w:val="00442BEA"/>
    <w:rsid w:val="004438BA"/>
    <w:rsid w:val="00444550"/>
    <w:rsid w:val="00452447"/>
    <w:rsid w:val="004744D0"/>
    <w:rsid w:val="00476C94"/>
    <w:rsid w:val="004826E3"/>
    <w:rsid w:val="00487674"/>
    <w:rsid w:val="00493F0D"/>
    <w:rsid w:val="00494021"/>
    <w:rsid w:val="004B2FBE"/>
    <w:rsid w:val="004D0924"/>
    <w:rsid w:val="004D0E8F"/>
    <w:rsid w:val="004D60F4"/>
    <w:rsid w:val="004E6512"/>
    <w:rsid w:val="005005E9"/>
    <w:rsid w:val="0050402A"/>
    <w:rsid w:val="0050624C"/>
    <w:rsid w:val="00506C5A"/>
    <w:rsid w:val="00512184"/>
    <w:rsid w:val="00516D7A"/>
    <w:rsid w:val="00522C2F"/>
    <w:rsid w:val="005433D9"/>
    <w:rsid w:val="00545155"/>
    <w:rsid w:val="0054521D"/>
    <w:rsid w:val="005542C1"/>
    <w:rsid w:val="00561851"/>
    <w:rsid w:val="00570D22"/>
    <w:rsid w:val="0057282C"/>
    <w:rsid w:val="00581551"/>
    <w:rsid w:val="00586C54"/>
    <w:rsid w:val="005913C3"/>
    <w:rsid w:val="005918A6"/>
    <w:rsid w:val="00593A02"/>
    <w:rsid w:val="005940A2"/>
    <w:rsid w:val="005A0D3C"/>
    <w:rsid w:val="005A1533"/>
    <w:rsid w:val="005A177D"/>
    <w:rsid w:val="005A2938"/>
    <w:rsid w:val="005A5602"/>
    <w:rsid w:val="005A7252"/>
    <w:rsid w:val="005B232E"/>
    <w:rsid w:val="005B7C5C"/>
    <w:rsid w:val="005C1A0E"/>
    <w:rsid w:val="005C224A"/>
    <w:rsid w:val="005C610E"/>
    <w:rsid w:val="005E204E"/>
    <w:rsid w:val="005E5372"/>
    <w:rsid w:val="005E7868"/>
    <w:rsid w:val="005F21CB"/>
    <w:rsid w:val="00603019"/>
    <w:rsid w:val="00625C5F"/>
    <w:rsid w:val="00630B49"/>
    <w:rsid w:val="0065457E"/>
    <w:rsid w:val="00654804"/>
    <w:rsid w:val="006646A2"/>
    <w:rsid w:val="00681035"/>
    <w:rsid w:val="006817B2"/>
    <w:rsid w:val="006852AA"/>
    <w:rsid w:val="00692939"/>
    <w:rsid w:val="006B2001"/>
    <w:rsid w:val="006B6C62"/>
    <w:rsid w:val="006B6F22"/>
    <w:rsid w:val="006C5F21"/>
    <w:rsid w:val="006D37A0"/>
    <w:rsid w:val="006D6417"/>
    <w:rsid w:val="006D7C29"/>
    <w:rsid w:val="006E0CDE"/>
    <w:rsid w:val="006E0CFB"/>
    <w:rsid w:val="006E2531"/>
    <w:rsid w:val="007011ED"/>
    <w:rsid w:val="00712E51"/>
    <w:rsid w:val="0071393D"/>
    <w:rsid w:val="00713B3F"/>
    <w:rsid w:val="0072226C"/>
    <w:rsid w:val="00730AFC"/>
    <w:rsid w:val="007422AA"/>
    <w:rsid w:val="007474CF"/>
    <w:rsid w:val="00750085"/>
    <w:rsid w:val="00752E0E"/>
    <w:rsid w:val="00761A13"/>
    <w:rsid w:val="00761B28"/>
    <w:rsid w:val="00767A9D"/>
    <w:rsid w:val="00773D20"/>
    <w:rsid w:val="0079454A"/>
    <w:rsid w:val="007A35D6"/>
    <w:rsid w:val="007A4265"/>
    <w:rsid w:val="007B1F86"/>
    <w:rsid w:val="007C26E9"/>
    <w:rsid w:val="007D168C"/>
    <w:rsid w:val="007D6618"/>
    <w:rsid w:val="007E5380"/>
    <w:rsid w:val="007F04B7"/>
    <w:rsid w:val="007F12DD"/>
    <w:rsid w:val="0080460F"/>
    <w:rsid w:val="0081026F"/>
    <w:rsid w:val="0082300A"/>
    <w:rsid w:val="00831C92"/>
    <w:rsid w:val="008328FB"/>
    <w:rsid w:val="00835626"/>
    <w:rsid w:val="00847679"/>
    <w:rsid w:val="00847E78"/>
    <w:rsid w:val="00857194"/>
    <w:rsid w:val="008605C7"/>
    <w:rsid w:val="008730B6"/>
    <w:rsid w:val="0087314F"/>
    <w:rsid w:val="00881A5D"/>
    <w:rsid w:val="00881F27"/>
    <w:rsid w:val="00886A81"/>
    <w:rsid w:val="00887324"/>
    <w:rsid w:val="008920FE"/>
    <w:rsid w:val="008945A2"/>
    <w:rsid w:val="008950C4"/>
    <w:rsid w:val="008955FC"/>
    <w:rsid w:val="008A1B14"/>
    <w:rsid w:val="008A5996"/>
    <w:rsid w:val="008B0C2B"/>
    <w:rsid w:val="008B0C34"/>
    <w:rsid w:val="008B6B54"/>
    <w:rsid w:val="008F1EE0"/>
    <w:rsid w:val="00900983"/>
    <w:rsid w:val="00912E61"/>
    <w:rsid w:val="00916E3E"/>
    <w:rsid w:val="00922FE6"/>
    <w:rsid w:val="009271ED"/>
    <w:rsid w:val="00927CEA"/>
    <w:rsid w:val="009311B0"/>
    <w:rsid w:val="00936D5A"/>
    <w:rsid w:val="00942086"/>
    <w:rsid w:val="00944E0A"/>
    <w:rsid w:val="00950F6F"/>
    <w:rsid w:val="00951C23"/>
    <w:rsid w:val="00953CE6"/>
    <w:rsid w:val="009779AA"/>
    <w:rsid w:val="00983C86"/>
    <w:rsid w:val="00986DBA"/>
    <w:rsid w:val="0099415B"/>
    <w:rsid w:val="009A0D0C"/>
    <w:rsid w:val="009A24EE"/>
    <w:rsid w:val="009B009C"/>
    <w:rsid w:val="009B1483"/>
    <w:rsid w:val="009B6503"/>
    <w:rsid w:val="009C1244"/>
    <w:rsid w:val="009E5BCF"/>
    <w:rsid w:val="009E6186"/>
    <w:rsid w:val="009F1449"/>
    <w:rsid w:val="00A1282A"/>
    <w:rsid w:val="00A13101"/>
    <w:rsid w:val="00A150C3"/>
    <w:rsid w:val="00A17634"/>
    <w:rsid w:val="00A26B81"/>
    <w:rsid w:val="00A26E17"/>
    <w:rsid w:val="00A323FB"/>
    <w:rsid w:val="00A33CDE"/>
    <w:rsid w:val="00A34081"/>
    <w:rsid w:val="00A34CDE"/>
    <w:rsid w:val="00A44229"/>
    <w:rsid w:val="00A45076"/>
    <w:rsid w:val="00A4612A"/>
    <w:rsid w:val="00A47993"/>
    <w:rsid w:val="00A5183D"/>
    <w:rsid w:val="00A51E7F"/>
    <w:rsid w:val="00A56734"/>
    <w:rsid w:val="00A63003"/>
    <w:rsid w:val="00A761D5"/>
    <w:rsid w:val="00A81BD8"/>
    <w:rsid w:val="00A8420C"/>
    <w:rsid w:val="00A92DAB"/>
    <w:rsid w:val="00A93163"/>
    <w:rsid w:val="00A934D6"/>
    <w:rsid w:val="00AA185F"/>
    <w:rsid w:val="00AA7340"/>
    <w:rsid w:val="00AB1DA5"/>
    <w:rsid w:val="00AB53F9"/>
    <w:rsid w:val="00AB59FA"/>
    <w:rsid w:val="00AC68C2"/>
    <w:rsid w:val="00AC6C40"/>
    <w:rsid w:val="00AD3040"/>
    <w:rsid w:val="00AD5AF0"/>
    <w:rsid w:val="00AE28A7"/>
    <w:rsid w:val="00AE45BF"/>
    <w:rsid w:val="00AF2156"/>
    <w:rsid w:val="00B00675"/>
    <w:rsid w:val="00B0473C"/>
    <w:rsid w:val="00B06ADE"/>
    <w:rsid w:val="00B06CDC"/>
    <w:rsid w:val="00B13331"/>
    <w:rsid w:val="00B1630E"/>
    <w:rsid w:val="00B37D19"/>
    <w:rsid w:val="00B41493"/>
    <w:rsid w:val="00B479DF"/>
    <w:rsid w:val="00B65C6F"/>
    <w:rsid w:val="00B67ACA"/>
    <w:rsid w:val="00B702FD"/>
    <w:rsid w:val="00B73DBD"/>
    <w:rsid w:val="00B763A4"/>
    <w:rsid w:val="00B82409"/>
    <w:rsid w:val="00B925BB"/>
    <w:rsid w:val="00BA7305"/>
    <w:rsid w:val="00BB2644"/>
    <w:rsid w:val="00BB4B13"/>
    <w:rsid w:val="00BC0F43"/>
    <w:rsid w:val="00BC16BE"/>
    <w:rsid w:val="00BC3183"/>
    <w:rsid w:val="00BD1F51"/>
    <w:rsid w:val="00BD62CD"/>
    <w:rsid w:val="00BD62FC"/>
    <w:rsid w:val="00BE01E7"/>
    <w:rsid w:val="00BF028E"/>
    <w:rsid w:val="00BF2D08"/>
    <w:rsid w:val="00C057F8"/>
    <w:rsid w:val="00C0677C"/>
    <w:rsid w:val="00C3591B"/>
    <w:rsid w:val="00C36B56"/>
    <w:rsid w:val="00C41C8E"/>
    <w:rsid w:val="00C517DB"/>
    <w:rsid w:val="00C5634C"/>
    <w:rsid w:val="00C6128B"/>
    <w:rsid w:val="00C677A3"/>
    <w:rsid w:val="00C73ED7"/>
    <w:rsid w:val="00C748E7"/>
    <w:rsid w:val="00C903AC"/>
    <w:rsid w:val="00C91E5F"/>
    <w:rsid w:val="00C93F42"/>
    <w:rsid w:val="00C957DD"/>
    <w:rsid w:val="00C96851"/>
    <w:rsid w:val="00CB32CC"/>
    <w:rsid w:val="00CB58FB"/>
    <w:rsid w:val="00CC03A6"/>
    <w:rsid w:val="00CC3E9A"/>
    <w:rsid w:val="00CD06AD"/>
    <w:rsid w:val="00CD0D22"/>
    <w:rsid w:val="00CD11C6"/>
    <w:rsid w:val="00CD576E"/>
    <w:rsid w:val="00CE0F18"/>
    <w:rsid w:val="00CE104C"/>
    <w:rsid w:val="00CF57CB"/>
    <w:rsid w:val="00CF708D"/>
    <w:rsid w:val="00D015A5"/>
    <w:rsid w:val="00D139BA"/>
    <w:rsid w:val="00D13B0A"/>
    <w:rsid w:val="00D1673B"/>
    <w:rsid w:val="00D20752"/>
    <w:rsid w:val="00D2502A"/>
    <w:rsid w:val="00D273EF"/>
    <w:rsid w:val="00D300C2"/>
    <w:rsid w:val="00D438F2"/>
    <w:rsid w:val="00D53088"/>
    <w:rsid w:val="00D60A47"/>
    <w:rsid w:val="00D60CE0"/>
    <w:rsid w:val="00D74876"/>
    <w:rsid w:val="00D840FE"/>
    <w:rsid w:val="00D84471"/>
    <w:rsid w:val="00D949BA"/>
    <w:rsid w:val="00D96580"/>
    <w:rsid w:val="00DA051F"/>
    <w:rsid w:val="00DA1F73"/>
    <w:rsid w:val="00DA6973"/>
    <w:rsid w:val="00DA7505"/>
    <w:rsid w:val="00DA7DD2"/>
    <w:rsid w:val="00DB4ADE"/>
    <w:rsid w:val="00DC0F88"/>
    <w:rsid w:val="00DC1F0C"/>
    <w:rsid w:val="00DC59D5"/>
    <w:rsid w:val="00DD3691"/>
    <w:rsid w:val="00DE488E"/>
    <w:rsid w:val="00DE561A"/>
    <w:rsid w:val="00DE682D"/>
    <w:rsid w:val="00DF6076"/>
    <w:rsid w:val="00E003C8"/>
    <w:rsid w:val="00E0466E"/>
    <w:rsid w:val="00E11E42"/>
    <w:rsid w:val="00E12768"/>
    <w:rsid w:val="00E16DA6"/>
    <w:rsid w:val="00E219DE"/>
    <w:rsid w:val="00E31EF1"/>
    <w:rsid w:val="00E3393A"/>
    <w:rsid w:val="00E373F9"/>
    <w:rsid w:val="00E42128"/>
    <w:rsid w:val="00E52D86"/>
    <w:rsid w:val="00E55FFB"/>
    <w:rsid w:val="00E56A2D"/>
    <w:rsid w:val="00E63691"/>
    <w:rsid w:val="00E6704B"/>
    <w:rsid w:val="00E718AE"/>
    <w:rsid w:val="00E7517D"/>
    <w:rsid w:val="00E80899"/>
    <w:rsid w:val="00E81B38"/>
    <w:rsid w:val="00E83531"/>
    <w:rsid w:val="00E84B32"/>
    <w:rsid w:val="00E8557E"/>
    <w:rsid w:val="00EB7C28"/>
    <w:rsid w:val="00EC5B08"/>
    <w:rsid w:val="00ED6703"/>
    <w:rsid w:val="00EE30B5"/>
    <w:rsid w:val="00EF0C8B"/>
    <w:rsid w:val="00EF72FC"/>
    <w:rsid w:val="00F05B6E"/>
    <w:rsid w:val="00F071CC"/>
    <w:rsid w:val="00F170E1"/>
    <w:rsid w:val="00F2740F"/>
    <w:rsid w:val="00F27833"/>
    <w:rsid w:val="00F313E3"/>
    <w:rsid w:val="00F3169B"/>
    <w:rsid w:val="00F362A1"/>
    <w:rsid w:val="00F433A6"/>
    <w:rsid w:val="00F54B03"/>
    <w:rsid w:val="00F56236"/>
    <w:rsid w:val="00F60013"/>
    <w:rsid w:val="00F659CE"/>
    <w:rsid w:val="00F663B8"/>
    <w:rsid w:val="00F66603"/>
    <w:rsid w:val="00F83276"/>
    <w:rsid w:val="00F92955"/>
    <w:rsid w:val="00FA6E0F"/>
    <w:rsid w:val="00FB7AEF"/>
    <w:rsid w:val="00FD1E6F"/>
    <w:rsid w:val="00FD38AC"/>
    <w:rsid w:val="00FD5996"/>
    <w:rsid w:val="00FD700E"/>
    <w:rsid w:val="00FE24D3"/>
    <w:rsid w:val="00FE2572"/>
    <w:rsid w:val="00FE3619"/>
    <w:rsid w:val="00FE3842"/>
    <w:rsid w:val="00FE5721"/>
    <w:rsid w:val="00FF4144"/>
    <w:rsid w:val="00FF644E"/>
    <w:rsid w:val="153A312E"/>
    <w:rsid w:val="26C300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CB2B240-5CFB-4FA1-8A90-935207368A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  <w:jc w:val="both"/>
    </w:pPr>
  </w:style>
  <w:style w:type="paragraph" w:styleId="1">
    <w:name w:val="heading 1"/>
    <w:basedOn w:val="a"/>
    <w:next w:val="a"/>
    <w:link w:val="10"/>
    <w:autoRedefine/>
    <w:uiPriority w:val="9"/>
    <w:qFormat/>
    <w:rsid w:val="008950C4"/>
    <w:pPr>
      <w:keepNext/>
      <w:keepLines/>
      <w:numPr>
        <w:numId w:val="1"/>
      </w:numPr>
      <w:wordWrap/>
      <w:autoSpaceDE/>
      <w:autoSpaceDN/>
      <w:spacing w:before="340" w:after="330"/>
      <w:outlineLvl w:val="0"/>
    </w:pPr>
    <w:rPr>
      <w:rFonts w:eastAsiaTheme="majorEastAsia" w:cstheme="minorBidi"/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8950C4"/>
    <w:pPr>
      <w:keepNext/>
      <w:keepLines/>
      <w:numPr>
        <w:ilvl w:val="1"/>
        <w:numId w:val="1"/>
      </w:numPr>
      <w:spacing w:before="260" w:after="260" w:line="416" w:lineRule="auto"/>
      <w:jc w:val="left"/>
      <w:outlineLvl w:val="1"/>
    </w:pPr>
    <w:rPr>
      <w:rFonts w:asciiTheme="majorHAnsi" w:eastAsiaTheme="majorEastAsia" w:hAnsiTheme="majorHAnsi" w:cstheme="majorBidi"/>
      <w:b/>
      <w:bCs/>
      <w:sz w:val="28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8950C4"/>
    <w:pPr>
      <w:keepNext/>
      <w:keepLines/>
      <w:numPr>
        <w:ilvl w:val="2"/>
        <w:numId w:val="1"/>
      </w:numPr>
      <w:wordWrap/>
      <w:autoSpaceDE/>
      <w:autoSpaceDN/>
      <w:spacing w:before="260" w:after="260" w:line="416" w:lineRule="auto"/>
      <w:ind w:rightChars="100" w:right="240"/>
      <w:jc w:val="left"/>
      <w:outlineLvl w:val="2"/>
    </w:pPr>
    <w:rPr>
      <w:rFonts w:cstheme="minorBidi"/>
      <w:b/>
      <w:bCs/>
      <w:szCs w:val="28"/>
    </w:rPr>
  </w:style>
  <w:style w:type="paragraph" w:styleId="4">
    <w:name w:val="heading 4"/>
    <w:basedOn w:val="a"/>
    <w:next w:val="a"/>
    <w:link w:val="40"/>
    <w:uiPriority w:val="9"/>
    <w:unhideWhenUsed/>
    <w:qFormat/>
    <w:pPr>
      <w:keepNext/>
      <w:keepLines/>
      <w:numPr>
        <w:numId w:val="2"/>
      </w:numPr>
      <w:spacing w:before="280" w:after="290"/>
      <w:ind w:leftChars="100" w:left="820" w:rightChars="100" w:right="100"/>
      <w:outlineLvl w:val="3"/>
    </w:pPr>
    <w:rPr>
      <w:rFonts w:eastAsia="黑体" w:cstheme="min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Subtitle"/>
    <w:basedOn w:val="a"/>
    <w:next w:val="a"/>
    <w:link w:val="a4"/>
    <w:uiPriority w:val="11"/>
    <w:qFormat/>
    <w:pPr>
      <w:spacing w:before="240" w:after="60" w:line="312" w:lineRule="auto"/>
      <w:jc w:val="center"/>
      <w:outlineLvl w:val="1"/>
    </w:pPr>
    <w:rPr>
      <w:rFonts w:asciiTheme="majorHAnsi" w:eastAsia="宋体" w:hAnsiTheme="majorHAnsi" w:cstheme="majorBidi"/>
      <w:b/>
      <w:bCs/>
      <w:kern w:val="28"/>
      <w:sz w:val="32"/>
      <w:szCs w:val="32"/>
    </w:rPr>
  </w:style>
  <w:style w:type="paragraph" w:styleId="a5">
    <w:name w:val="Title"/>
    <w:basedOn w:val="a"/>
    <w:next w:val="a"/>
    <w:link w:val="a6"/>
    <w:uiPriority w:val="10"/>
    <w:qFormat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styleId="a7">
    <w:name w:val="FollowedHyperlink"/>
    <w:basedOn w:val="a0"/>
    <w:uiPriority w:val="99"/>
    <w:unhideWhenUsed/>
    <w:qFormat/>
    <w:rPr>
      <w:color w:val="954F72" w:themeColor="followedHyperlink"/>
      <w:u w:val="single"/>
    </w:rPr>
  </w:style>
  <w:style w:type="character" w:styleId="a8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customStyle="1" w:styleId="10">
    <w:name w:val="标题 1 字符"/>
    <w:link w:val="1"/>
    <w:uiPriority w:val="9"/>
    <w:qFormat/>
    <w:rsid w:val="008950C4"/>
    <w:rPr>
      <w:rFonts w:eastAsiaTheme="majorEastAsia" w:cstheme="minorBidi"/>
      <w:b/>
      <w:bCs/>
      <w:kern w:val="44"/>
      <w:sz w:val="28"/>
      <w:szCs w:val="44"/>
    </w:rPr>
  </w:style>
  <w:style w:type="character" w:customStyle="1" w:styleId="40">
    <w:name w:val="标题 4 字符"/>
    <w:link w:val="4"/>
    <w:uiPriority w:val="9"/>
    <w:qFormat/>
    <w:rPr>
      <w:rFonts w:ascii="Times New Roman" w:eastAsia="黑体" w:hAnsi="Times New Roman"/>
      <w:b/>
      <w:bCs/>
      <w:sz w:val="24"/>
      <w:szCs w:val="28"/>
      <w:lang w:eastAsia="ko-KR"/>
    </w:rPr>
  </w:style>
  <w:style w:type="character" w:customStyle="1" w:styleId="30">
    <w:name w:val="标题 3 字符"/>
    <w:link w:val="3"/>
    <w:uiPriority w:val="9"/>
    <w:rsid w:val="008950C4"/>
    <w:rPr>
      <w:rFonts w:cstheme="minorBidi"/>
      <w:b/>
      <w:bCs/>
      <w:szCs w:val="28"/>
    </w:rPr>
  </w:style>
  <w:style w:type="character" w:customStyle="1" w:styleId="20">
    <w:name w:val="标题 2 字符"/>
    <w:basedOn w:val="a0"/>
    <w:link w:val="2"/>
    <w:uiPriority w:val="9"/>
    <w:rsid w:val="008950C4"/>
    <w:rPr>
      <w:rFonts w:asciiTheme="majorHAnsi" w:eastAsiaTheme="majorEastAsia" w:hAnsiTheme="majorHAnsi" w:cstheme="majorBidi"/>
      <w:b/>
      <w:bCs/>
      <w:sz w:val="28"/>
      <w:szCs w:val="32"/>
    </w:rPr>
  </w:style>
  <w:style w:type="paragraph" w:customStyle="1" w:styleId="11">
    <w:name w:val="列出段落1"/>
    <w:basedOn w:val="a"/>
    <w:uiPriority w:val="34"/>
    <w:qFormat/>
    <w:pPr>
      <w:ind w:firstLineChars="200" w:firstLine="420"/>
    </w:pPr>
  </w:style>
  <w:style w:type="character" w:customStyle="1" w:styleId="a6">
    <w:name w:val="标题 字符"/>
    <w:basedOn w:val="a0"/>
    <w:link w:val="a5"/>
    <w:uiPriority w:val="10"/>
    <w:qFormat/>
    <w:rPr>
      <w:rFonts w:asciiTheme="majorHAnsi" w:eastAsia="宋体" w:hAnsiTheme="majorHAnsi" w:cstheme="majorBidi"/>
      <w:b/>
      <w:bCs/>
      <w:sz w:val="32"/>
      <w:szCs w:val="32"/>
      <w:lang w:eastAsia="ko-KR"/>
    </w:rPr>
  </w:style>
  <w:style w:type="character" w:customStyle="1" w:styleId="a4">
    <w:name w:val="副标题 字符"/>
    <w:basedOn w:val="a0"/>
    <w:link w:val="a3"/>
    <w:uiPriority w:val="11"/>
    <w:qFormat/>
    <w:rPr>
      <w:rFonts w:asciiTheme="majorHAnsi" w:eastAsia="宋体" w:hAnsiTheme="majorHAnsi" w:cstheme="majorBidi"/>
      <w:b/>
      <w:bCs/>
      <w:kern w:val="28"/>
      <w:sz w:val="32"/>
      <w:szCs w:val="32"/>
      <w:lang w:eastAsia="ko-KR"/>
    </w:rPr>
  </w:style>
  <w:style w:type="character" w:customStyle="1" w:styleId="12">
    <w:name w:val="不明显强调1"/>
    <w:basedOn w:val="a0"/>
    <w:uiPriority w:val="19"/>
    <w:qFormat/>
    <w:rPr>
      <w:i/>
      <w:iCs/>
      <w:color w:val="404040" w:themeColor="text1" w:themeTint="BF"/>
    </w:rPr>
  </w:style>
  <w:style w:type="character" w:customStyle="1" w:styleId="apple-converted-space">
    <w:name w:val="apple-converted-space"/>
    <w:basedOn w:val="a0"/>
  </w:style>
  <w:style w:type="paragraph" w:customStyle="1" w:styleId="13">
    <w:name w:val="无间隔1"/>
    <w:uiPriority w:val="1"/>
    <w:pPr>
      <w:widowControl w:val="0"/>
      <w:wordWrap w:val="0"/>
      <w:autoSpaceDE w:val="0"/>
      <w:autoSpaceDN w:val="0"/>
      <w:jc w:val="both"/>
    </w:pPr>
    <w:rPr>
      <w:lang w:eastAsia="ko-KR"/>
    </w:rPr>
  </w:style>
  <w:style w:type="paragraph" w:customStyle="1" w:styleId="21">
    <w:name w:val="列出段落2"/>
    <w:basedOn w:val="a"/>
    <w:uiPriority w:val="99"/>
    <w:qFormat/>
    <w:pPr>
      <w:ind w:firstLineChars="200" w:firstLine="420"/>
    </w:pPr>
  </w:style>
  <w:style w:type="paragraph" w:styleId="a9">
    <w:name w:val="header"/>
    <w:basedOn w:val="a"/>
    <w:link w:val="aa"/>
    <w:uiPriority w:val="99"/>
    <w:unhideWhenUsed/>
    <w:rsid w:val="00B763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a">
    <w:name w:val="页眉 字符"/>
    <w:basedOn w:val="a0"/>
    <w:link w:val="a9"/>
    <w:uiPriority w:val="99"/>
    <w:rsid w:val="00B763A4"/>
    <w:rPr>
      <w:rFonts w:ascii="Times New Roman" w:hAnsi="Times New Roman" w:cs="Times New Roman"/>
      <w:kern w:val="2"/>
      <w:sz w:val="18"/>
      <w:szCs w:val="18"/>
      <w:lang w:eastAsia="ko-KR"/>
    </w:rPr>
  </w:style>
  <w:style w:type="paragraph" w:styleId="ab">
    <w:name w:val="footer"/>
    <w:basedOn w:val="a"/>
    <w:link w:val="ac"/>
    <w:uiPriority w:val="99"/>
    <w:unhideWhenUsed/>
    <w:rsid w:val="00B763A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sid w:val="00B763A4"/>
    <w:rPr>
      <w:rFonts w:ascii="Times New Roman" w:hAnsi="Times New Roman" w:cs="Times New Roman"/>
      <w:kern w:val="2"/>
      <w:sz w:val="18"/>
      <w:szCs w:val="18"/>
      <w:lang w:eastAsia="ko-KR"/>
    </w:rPr>
  </w:style>
  <w:style w:type="paragraph" w:styleId="ad">
    <w:name w:val="footnote text"/>
    <w:basedOn w:val="a"/>
    <w:link w:val="ae"/>
    <w:uiPriority w:val="99"/>
    <w:semiHidden/>
    <w:unhideWhenUsed/>
    <w:rsid w:val="00953CE6"/>
    <w:pPr>
      <w:snapToGrid w:val="0"/>
      <w:jc w:val="left"/>
    </w:pPr>
    <w:rPr>
      <w:sz w:val="18"/>
      <w:szCs w:val="18"/>
    </w:rPr>
  </w:style>
  <w:style w:type="character" w:customStyle="1" w:styleId="ae">
    <w:name w:val="脚注文本 字符"/>
    <w:basedOn w:val="a0"/>
    <w:link w:val="ad"/>
    <w:uiPriority w:val="99"/>
    <w:semiHidden/>
    <w:rsid w:val="00953CE6"/>
    <w:rPr>
      <w:rFonts w:ascii="Times New Roman" w:hAnsi="Times New Roman" w:cs="Times New Roman"/>
      <w:kern w:val="2"/>
      <w:sz w:val="18"/>
      <w:szCs w:val="18"/>
      <w:lang w:eastAsia="ko-KR"/>
    </w:rPr>
  </w:style>
  <w:style w:type="character" w:styleId="af">
    <w:name w:val="footnote reference"/>
    <w:basedOn w:val="a0"/>
    <w:uiPriority w:val="99"/>
    <w:semiHidden/>
    <w:unhideWhenUsed/>
    <w:rsid w:val="00953CE6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C0677C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0677C"/>
    <w:rPr>
      <w:noProof/>
    </w:rPr>
  </w:style>
  <w:style w:type="paragraph" w:customStyle="1" w:styleId="EndNoteBibliography">
    <w:name w:val="EndNote Bibliography"/>
    <w:basedOn w:val="a"/>
    <w:link w:val="EndNoteBibliography0"/>
    <w:rsid w:val="00C0677C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C0677C"/>
    <w:rPr>
      <w:noProof/>
    </w:rPr>
  </w:style>
  <w:style w:type="paragraph" w:styleId="af0">
    <w:name w:val="List Paragraph"/>
    <w:basedOn w:val="a"/>
    <w:uiPriority w:val="99"/>
    <w:rsid w:val="006817B2"/>
    <w:pPr>
      <w:ind w:firstLineChars="200" w:firstLine="420"/>
    </w:pPr>
  </w:style>
  <w:style w:type="paragraph" w:styleId="af1">
    <w:name w:val="Balloon Text"/>
    <w:basedOn w:val="a"/>
    <w:link w:val="af2"/>
    <w:uiPriority w:val="99"/>
    <w:semiHidden/>
    <w:unhideWhenUsed/>
    <w:rsid w:val="000C318B"/>
    <w:rPr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0C318B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772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12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5649718-A240-49E6-945F-AE637048A5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</TotalTime>
  <Pages>1</Pages>
  <Words>1070</Words>
  <Characters>6101</Characters>
  <Application>Microsoft Office Word</Application>
  <DocSecurity>0</DocSecurity>
  <Lines>50</Lines>
  <Paragraphs>14</Paragraphs>
  <ScaleCrop>false</ScaleCrop>
  <Company/>
  <LinksUpToDate>false</LinksUpToDate>
  <CharactersWithSpaces>7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周健华</dc:creator>
  <cp:lastModifiedBy>jason</cp:lastModifiedBy>
  <cp:revision>430</cp:revision>
  <cp:lastPrinted>2017-09-15T00:51:00Z</cp:lastPrinted>
  <dcterms:created xsi:type="dcterms:W3CDTF">2016-04-25T13:36:00Z</dcterms:created>
  <dcterms:modified xsi:type="dcterms:W3CDTF">2017-09-15T0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5803</vt:lpwstr>
  </property>
</Properties>
</file>